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w:t>
      </w:r>
      <w:r w:rsidR="004A5189">
        <w:lastRenderedPageBreak/>
        <w:t xml:space="preserve">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lastRenderedPageBreak/>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 xml:space="preserve">The mainshocks and their nearby early aftershocks are located at major subduction </w:t>
      </w:r>
      <w:r w:rsidR="005C655A" w:rsidRPr="005C655A">
        <w:lastRenderedPageBreak/>
        <w:t>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isostasy and regional earthquake cycle strain of the many active faults within the SAFS. </w:t>
      </w:r>
    </w:p>
    <w:p w14:paraId="01B26BF2" w14:textId="77777777" w:rsidR="00872F37" w:rsidRDefault="00872F37" w:rsidP="008D5DB3"/>
    <w:p w14:paraId="34E3C9F4" w14:textId="053747F4" w:rsidR="00872F37" w:rsidRDefault="00872F37" w:rsidP="008D5DB3">
      <w:r>
        <w:lastRenderedPageBreak/>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a classic paper that talk about dividing the subduction zone into 4 different domains along depth. </w:t>
      </w:r>
      <w:r w:rsidR="00BA25DB">
        <w:t xml:space="preserve">Using mostly finite fault modeling, back-projection, the author designate 4 domains: (1) less than 15 km, usually has tsunami earthquake; (2) </w:t>
      </w:r>
      <w:r w:rsidR="007D5140">
        <w:t>15 ~ 35 km, large earthquake displacements occur over large-scale regions with only modest coherent short-period radiation; (3) 35 ~ 55 km, where increases in megathrust dip are common as are changes from crust-crust to mantle-crust r</w:t>
      </w:r>
      <w:r w:rsidR="009860BF">
        <w:t xml:space="preserve">ock contrasts across the fault,  events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Multitaper spectrum estimation method. </w:t>
      </w:r>
      <w:r w:rsidR="00671ACF">
        <w:t xml:space="preserve">It talks about the benefit of using it: reduce and variance significantly. </w:t>
      </w:r>
      <w:r w:rsidR="001C4A54">
        <w:t xml:space="preserve">But also note that, since the Multitaper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nonvolcanic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31C11C96" w:rsidR="00EE220C" w:rsidRDefault="00EE220C" w:rsidP="008D5DB3">
      <w:r>
        <w:fldChar w:fldCharType="begin" w:fldLock="1"/>
      </w:r>
      <w:r w:rsidR="00474998">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previouslyFormattedCitation" : "[&lt;i&gt;Clinton et al.&lt;/i&gt;,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p>
    <w:p w14:paraId="3B8AA15D" w14:textId="77777777" w:rsidR="001179D7" w:rsidRDefault="001179D7" w:rsidP="008D5DB3"/>
    <w:p w14:paraId="505D2F19" w14:textId="260ECB4B" w:rsidR="001179D7" w:rsidRDefault="00474998" w:rsidP="008D5DB3">
      <w:r>
        <w:fldChar w:fldCharType="begin" w:fldLock="1"/>
      </w:r>
      <w:r w:rsidR="00E87E5C">
        <w:instrText>ADDIN CSL_CITATION { "citationItems" : [ { "id" : "ITEM-1", "itemData" : { "DOI" : "10.1126/science.1245678", "ISBN" : "9780874216561", "ISSN" : "0036-8075", "PMID" : "15003161", "abstract" : "Sedimentary basins increase the damaging effects of earthquakes by trapping and amplifying seismic waves. Simulations of seismic wave propagation in sedimentary basins capture this effect; however, there exists no method to validate these results for earthquakes that have not yet occurred. We present a new approach for ground motion prediction that uses the ambient seismic field. We apply our method to a suite of magnitude 7 scenario earthquakes on the southern San Andreas fault and compare our ground motion predictions with simulations. Both methods find strong amplification and coupling of source and structure effects, but they predict substantially different shaking patterns across the Los Angeles Basin. The virtual earthquake approach provides a new approach for predicting long-period strong ground motion.", "author" : [ { "dropping-particle" : "", "family" : "Denolle", "given" : "M. A.", "non-dropping-particle" : "", "parse-names" : false, "suffix" : "" }, { "dropping-particle" : "", "family" : "Dunham", "given" : "E. M.", "non-dropping-particle" : "", "parse-names" : false, "suffix" : "" }, { "dropping-particle" : "", "family" : "Prieto", "given" : "G. A.", "non-dropping-particle" : "", "parse-names" : false, "suffix" : "" }, { "dropping-particle" : "", "family" : "Beroza", "given" : "G. C.", "non-dropping-particle" : "", "parse-names" : false, "suffix" : "" } ], "container-title" : "Science", "id" : "ITEM-1", "issue" : "6169", "issued" : { "date-parts" : [ [ "2014", "1", "24" ] ] }, "page" : "399-403", "title" : "Strong Ground Motion Prediction Using Virtual Earthquakes", "type" : "article-journal", "volume" : "343" }, "uris" : [ "http://www.mendeley.com/documents/?uuid=92783534-7be5-4313-bcb2-4764b3f5ffd9" ] } ], "mendeley" : { "formattedCitation" : "[&lt;i&gt;Denolle et al.&lt;/i&gt;, 2014]", "plainTextFormattedCitation" : "[Denolle et al., 2014]", "previouslyFormattedCitation" : "[&lt;i&gt;Denolle et al.&lt;/i&gt;, 2014]" }, "properties" : { "noteIndex" : 0 }, "schema" : "https://github.com/citation-style-language/schema/raw/master/csl-citation.json" }</w:instrText>
      </w:r>
      <w:r>
        <w:fldChar w:fldCharType="separate"/>
      </w:r>
      <w:r w:rsidRPr="00474998">
        <w:rPr>
          <w:noProof/>
        </w:rPr>
        <w:t>[</w:t>
      </w:r>
      <w:r w:rsidRPr="00474998">
        <w:rPr>
          <w:i/>
          <w:noProof/>
        </w:rPr>
        <w:t>Denolle et al.</w:t>
      </w:r>
      <w:r w:rsidRPr="00474998">
        <w:rPr>
          <w:noProof/>
        </w:rPr>
        <w:t>, 2014]</w:t>
      </w:r>
      <w:r>
        <w:fldChar w:fldCharType="end"/>
      </w:r>
      <w:r>
        <w:t xml:space="preserve"> reports strong ground motion prediction using ambient noise. </w:t>
      </w:r>
      <w:r w:rsidR="003B4734">
        <w:t xml:space="preserve">They use ambient noise cross-correlation to get the </w:t>
      </w:r>
      <w:r w:rsidR="0027557E">
        <w:t xml:space="preserve">Green’s function </w:t>
      </w:r>
      <w:r w:rsidR="00551ED2">
        <w:t xml:space="preserve">along one section of the fault, and </w:t>
      </w:r>
      <w:r w:rsidR="00ED654E">
        <w:t xml:space="preserve">correct from a surface point-source to a double-couple source at depth. </w:t>
      </w:r>
      <w:r w:rsidR="0053718D">
        <w:t>Then they can simulate earthquakes at long-period</w:t>
      </w:r>
      <w:r w:rsidR="00560DAC">
        <w:t xml:space="preserve"> using these </w:t>
      </w:r>
      <w:r w:rsidR="00560DAC">
        <w:lastRenderedPageBreak/>
        <w:t xml:space="preserve">green’s function. </w:t>
      </w:r>
      <w:r w:rsidR="009E1BF8">
        <w:t xml:space="preserve">They found the basin effect in LA region, and </w:t>
      </w:r>
      <w:r w:rsidR="00766954">
        <w:t xml:space="preserve">compare this with the more conventional way that CyberShake used. </w:t>
      </w:r>
      <w:r w:rsidR="00974EAB">
        <w:t xml:space="preserve">Note that, the accuracy of the virtual earthquake results depends strongly both on the accuracy of the ambient-field Green’s functions and on the accuracy of the amplitude calibration (which calibrate the Green’s functions, such that the peak amplitudes predicted by their approach matched those of moderate sized earthquakes). </w:t>
      </w:r>
    </w:p>
    <w:p w14:paraId="3F3FEBA2" w14:textId="77777777" w:rsidR="00E87E5C" w:rsidRDefault="00E87E5C" w:rsidP="008D5DB3"/>
    <w:p w14:paraId="123F8503" w14:textId="725735EE" w:rsidR="00E87E5C" w:rsidRDefault="00E87E5C" w:rsidP="008D5DB3">
      <w:r>
        <w:fldChar w:fldCharType="begin" w:fldLock="1"/>
      </w:r>
      <w:r w:rsidR="00090F60">
        <w:instrText>ADDIN CSL_CITATION { "citationItems" : [ { "id" : "ITEM-1", "itemData" : { "DOI" : "10.1785/0220130162", "ISSN" : "0895-0695", "author" : [ { "dropping-particle" : "", "family" : "Aguiar", "given" : "a. C.", "non-dropping-particle" : "", "parse-names" : false, "suffix" : "" }, { "dropping-particle" : "", "family" : "Beroza", "given" : "Gregory C", "non-dropping-particle" : "", "parse-names" : false, "suffix" : "" } ], "container-title" : "Seismological Research Letters", "id" : "ITEM-1", "issue" : "2", "issued" : { "date-parts" : [ [ "2014" ] ] }, "page" : "344-350", "title" : "PageRank for Earthquakes", "type" : "article-journal", "volume" : "85" }, "uris" : [ "http://www.mendeley.com/documents/?uuid=1a621dd3-e99d-46ec-bd9f-1042a25727b4" ] } ], "mendeley" : { "formattedCitation" : "[&lt;i&gt;Aguiar and Beroza&lt;/i&gt;, 2014]", "plainTextFormattedCitation" : "[Aguiar and Beroza, 2014]", "previouslyFormattedCitation" : "[&lt;i&gt;Aguiar and Beroza&lt;/i&gt;, 2014]" }, "properties" : { "noteIndex" : 0 }, "schema" : "https://github.com/citation-style-language/schema/raw/master/csl-citation.json" }</w:instrText>
      </w:r>
      <w:r>
        <w:fldChar w:fldCharType="separate"/>
      </w:r>
      <w:r w:rsidRPr="00E87E5C">
        <w:rPr>
          <w:noProof/>
        </w:rPr>
        <w:t>[</w:t>
      </w:r>
      <w:r w:rsidRPr="00E87E5C">
        <w:rPr>
          <w:i/>
          <w:noProof/>
        </w:rPr>
        <w:t>Aguiar and Beroza</w:t>
      </w:r>
      <w:r w:rsidRPr="00E87E5C">
        <w:rPr>
          <w:noProof/>
        </w:rPr>
        <w:t>, 2014]</w:t>
      </w:r>
      <w:r>
        <w:fldChar w:fldCharType="end"/>
      </w:r>
      <w:r>
        <w:t xml:space="preserve"> reports a method to </w:t>
      </w:r>
      <w:r w:rsidR="00A2468F">
        <w:t>detect tremors</w:t>
      </w:r>
      <w:r w:rsidR="00AD6AC0">
        <w:t xml:space="preserve">. This method utilizing Google’s Pagerank algorithm, and </w:t>
      </w:r>
      <w:r w:rsidR="00DE4607">
        <w:t xml:space="preserve">first uses the autocorrelation method to get the cross-correlation, find the outliers, and form a graph to calculate the </w:t>
      </w:r>
      <w:r w:rsidR="00D457F8">
        <w:t xml:space="preserve">pagerank values. </w:t>
      </w:r>
      <w:r w:rsidR="004D48B1">
        <w:t xml:space="preserve">After finding the value, they select the highest member and stacking to get the template. It seems the best stacking is using first 2 hops. </w:t>
      </w:r>
      <w:r w:rsidR="009D64A9">
        <w:t xml:space="preserve">They then compared the results with template matching and </w:t>
      </w:r>
      <w:r w:rsidR="00CF04A2">
        <w:t>agree</w:t>
      </w:r>
      <w:r w:rsidR="009D64A9">
        <w:t xml:space="preserve"> quite well. </w:t>
      </w:r>
    </w:p>
    <w:p w14:paraId="1EB13B8E" w14:textId="77777777" w:rsidR="001167B7" w:rsidRDefault="001167B7" w:rsidP="008D5DB3"/>
    <w:p w14:paraId="1046759B" w14:textId="43449721" w:rsidR="001167B7" w:rsidRDefault="00090F60" w:rsidP="008D5DB3">
      <w:r>
        <w:fldChar w:fldCharType="begin" w:fldLock="1"/>
      </w:r>
      <w:r w:rsidR="002E4671">
        <w:instrText>ADDIN CSL_CITATION { "citationItems" : [ { "id" : "ITEM-1", "itemData" : { "DOI" : "10.1029/2008GL034560", "ISBN" : "0094-8276", "ISSN" : "00948276", "abstract" : "Recent studies have shown that deep tremor in the Nankai Trough under western Shikoku consists of a swarm of low frequency earthquakes (LFEs) that occur as slow shear slip on the down-dip extension of the primary seismogenic zone of the plate interface. The similarity of tremor in other locations suggests a similar mechanism, but the absence of cataloged low frequency earthquakes prevents a similar analysis. In this study, we develop a method for identifying LFEs within tremor. The method employs a matched-filter algorithm, similar to the technique used to infer that tremor in parts of Shikoku is comprised of LFEs; however, in this case we do not assume the origin times or locations of any LFEs a priori. We search for LFEs using the running autocorrelation of tremor waveforms for 6 Hi-Net stations in the vicinity of the tremor source. Time lags showing strong similarity in the autocorrelation represent either repeats, or near repeats, of LFEs within the tremor. We test the method on an hour of Hi-Net recordings of tremor and demonstrates that it extracts both known and previously unidentified LFEs. Once identified, we cross correlate waveforms to measure relative arrival times and locate the LFEs. The results are able to explain most of the tremor as a swarm of LFEs and the locations of newly identified events appear to fill a gap in the spatial distribution of known LFEs. This method should allow us to extend the analysis of Shelly et al. (2007a) to parts of the Nankai Trough in Shikoku that have sparse LFE coverage, and may also allow us to extend our analysis to other regions that experience deep tremor, but where LFEs have not yet been identified.", "author" : [ { "dropping-particle" : "", "family" : "Brown", "given" : "Justin R.",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 : "16", "issued" : { "date-parts" : [ [ "2008" ] ] }, "page" : "1-5", "title" : "An autocorrelation method to detect low frequency earthquakes within tremor", "type" : "article-journal", "volume" : "35" }, "uris" : [ "http://www.mendeley.com/documents/?uuid=50382eb8-3081-466d-b8ee-cb8f11129e7a" ] } ], "mendeley" : { "formattedCitation" : "[&lt;i&gt;Brown et al.&lt;/i&gt;, 2008]", "plainTextFormattedCitation" : "[Brown et al., 2008]", "previouslyFormattedCitation" : "[&lt;i&gt;Brown et al.&lt;/i&gt;, 2008]" }, "properties" : { "noteIndex" : 0 }, "schema" : "https://github.com/citation-style-language/schema/raw/master/csl-citation.json" }</w:instrText>
      </w:r>
      <w:r>
        <w:fldChar w:fldCharType="separate"/>
      </w:r>
      <w:r w:rsidRPr="00090F60">
        <w:rPr>
          <w:noProof/>
        </w:rPr>
        <w:t>[</w:t>
      </w:r>
      <w:r w:rsidRPr="00090F60">
        <w:rPr>
          <w:i/>
          <w:noProof/>
        </w:rPr>
        <w:t>Brown et al.</w:t>
      </w:r>
      <w:r w:rsidRPr="00090F60">
        <w:rPr>
          <w:noProof/>
        </w:rPr>
        <w:t>, 2008]</w:t>
      </w:r>
      <w:r>
        <w:fldChar w:fldCharType="end"/>
      </w:r>
      <w:r>
        <w:t xml:space="preserve"> reports an autocorrelation method to detect frequency earthquakes within tremor based on the template matching method. </w:t>
      </w:r>
      <w:r w:rsidR="00FA6B86">
        <w:t xml:space="preserve">What they did is to cut the record to 6-s window with certain amount of time lag (0.5 s for now). Then they sum the cross-correlation of all the time windows across different components. </w:t>
      </w:r>
      <w:r w:rsidR="007136EC">
        <w:t xml:space="preserve">By finding the window pairs that exceed threshold of 5 times of MAD, they can prepare the candidate events. </w:t>
      </w:r>
      <w:r w:rsidR="00DF687C">
        <w:t xml:space="preserve">Next they form the template using the </w:t>
      </w:r>
      <w:r w:rsidR="001A35F9">
        <w:t xml:space="preserve">candidate events, and </w:t>
      </w:r>
      <w:r w:rsidR="007A2293">
        <w:t xml:space="preserve">use that to identify more LFEs. </w:t>
      </w:r>
    </w:p>
    <w:p w14:paraId="1E61C73B" w14:textId="77777777" w:rsidR="002E4671" w:rsidRDefault="002E4671" w:rsidP="008D5DB3"/>
    <w:p w14:paraId="2824DDDA" w14:textId="3BAFFB26" w:rsidR="002E4671" w:rsidRDefault="002E4671" w:rsidP="008D5DB3">
      <w:r>
        <w:fldChar w:fldCharType="begin" w:fldLock="1"/>
      </w:r>
      <w:r w:rsidR="004E5EF4">
        <w:instrText>ADDIN CSL_CITATION { "citationItems" : [ { "id" : "ITEM-1", "itemData" : { "DOI" : "10.1785/0220130152", "ISSN" : "0895-0695", "abstract" : "Waveform cross-correlation detection methods, or match filter techniques (Van Trees, 1968), exploit waveform similarity for proximal events, and have proven to be a powerful approach for detecting and characterizing seismic events. Among the advantages over more traditional techniques is the ability to detect in adverse observational conditions either when events are closely spaced in time, such that waveforms overlap, or when the signal-to-noise ratio (SNR) is much less than unity because signal strength is low. Correlation methods can also be used for precise measurements of relative arrival time (e.g., Schaff et al., 2004) and relative amplitude (Rubinstein and Ellsworth, 2010) in support of precise relative location and relative size measurements.", "author" : [ { "dropping-particle" : "", "family" : "Barrett", "given" : "S. a.", "non-dropping-particle" : "", "parse-names" : false, "suffix" : "" }, { "dropping-particle" : "", "family" : "Beroza", "given" : "G. C.", "non-dropping-particle" : "", "parse-names" : false, "suffix" : "" } ], "container-title" : "Seismological Research Letters", "id" : "ITEM-1", "issue" : "3", "issued" : { "date-parts" : [ [ "2014" ] ] }, "page" : "594-600", "title" : "An Empirical Approach to Subspace Detection", "type" : "article-journal", "volume" : "85" }, "uris" : [ "http://www.mendeley.com/documents/?uuid=033139d2-5123-460a-b7eb-fce9b83ffe33" ] } ], "mendeley" : { "formattedCitation" : "[&lt;i&gt;Barrett and Beroza&lt;/i&gt;, 2014]", "plainTextFormattedCitation" : "[Barrett and Beroza, 2014]", "previouslyFormattedCitation" : "[&lt;i&gt;Barrett and Beroza&lt;/i&gt;, 2014]" }, "properties" : { "noteIndex" : 0 }, "schema" : "https://github.com/citation-style-language/schema/raw/master/csl-citation.json" }</w:instrText>
      </w:r>
      <w:r>
        <w:fldChar w:fldCharType="separate"/>
      </w:r>
      <w:r w:rsidRPr="002E4671">
        <w:rPr>
          <w:noProof/>
        </w:rPr>
        <w:t>[</w:t>
      </w:r>
      <w:r w:rsidRPr="002E4671">
        <w:rPr>
          <w:i/>
          <w:noProof/>
        </w:rPr>
        <w:t>Barrett and Beroza</w:t>
      </w:r>
      <w:r w:rsidRPr="002E4671">
        <w:rPr>
          <w:noProof/>
        </w:rPr>
        <w:t>, 2014]</w:t>
      </w:r>
      <w:r>
        <w:fldChar w:fldCharType="end"/>
      </w:r>
      <w:r>
        <w:t xml:space="preserve"> reports the Empirical approach to subspace detection algorithm proposed </w:t>
      </w:r>
      <w:r w:rsidR="004E5EF4">
        <w:fldChar w:fldCharType="begin" w:fldLock="1"/>
      </w:r>
      <w:r w:rsidR="0037638F">
        <w:instrText>ADDIN CSL_CITATION { "citationItems" : [ { "id" : "ITEM-1", "itemData" : { "DOI" : "10.2172/900081", "abstract" : "Broadband subspace detectors are introduced for seismological applications that require the detection of repetitive sources that produce similar, yet significantly variable seismic signals. Like correlation detectors, of which they are a generalization, subspace detectors often permit remarkably sensitive detection of small events. The subspace detector derives its name from the fact that it projects a sliding window of data drawn from a continuous stream onto a vector signal subspace spanning the collection of signals expected to be generated by a particular source. Empirical procedures are presented for designing subspaces from clusters of events characterizing a source. Furthermore, a solution is presented for the problem of selecting the dimension of the subspace to maximize the probability of detecting repetitive events at a fixed false alarm rate. An example illustrates subspace design and detection using events in the 2002 San Ramon, California earthquake swarm.", "author" : [ { "dropping-particle" : "", "family" : "Harris", "given" : "Dave B.", "non-dropping-particle" : "", "parse-names" : false, "suffix" : "" } ], "id" : "ITEM-1", "issued" : { "date-parts" : [ [ "2006" ] ] }, "page" : "UCRL-TR-222758; 48", "title" : "Subspace detectors : Theory", "type" : "article-journal" }, "uris" : [ "http://www.mendeley.com/documents/?uuid=77d39138-65a3-484c-924c-80d97cd39cea" ] }, { "id" : "ITEM-2", "itemData" : { "DOI" : "10.2172/898451", "abstract" : "The optimum detector for a known signal in white Gaussian background noise is the matched fil- ter, also known as a correlation detector [Van Trees, 1968]. Correlation detectors offer exquisite sensitivity (high probability of detection at a fixed false alarm rate), but require perfect knowledge of the signal. The sensitivity of correlation detectors is increased by the availability of multichan- nel data, something common in seismic applications due to the prevalence of three-component stations and arrays. When the signal is imperfectly known, an extension of the correlation detector, the subspace detector, may be able to capture much of the performance of a matched filter [Harris, 2006]. In order to apply a subspace detector, the signal to be detected must be known to lie in a signal sub- space of dimension d \u2265 1 , which is defined by a set of d linearly-independent basis waveforms. The basis is constructed to span the range of signals anticipated to be emitted by a source of inter- est. Correlation detectors operate by computing a running correlation coefficient between a template waveform (the signal to be detected) and the data from a window sliding continuously along a data stream. The template waveform and the continuous data stream may be multichannel, as would be true for a three-component seismic station or an array. In such cases, the appropriate correlation operation computes the individual correlations channel-for-channel and sums the result (Figure 1). Both the waveform matching that occurs when a target signal is present and the cross-channel stacking provide processing gain. For a three-component station processing gain occurs from matching the time-history of the signals and their polarization structure. The projection operation that is at the heart of the subspace detector can be expensive to compute if implemented in a straightforward manner, i.e. with direct-form convolutions. The purpose of this report is to indicate how the projection can be computed efficiently for continuous multichan- nel seismic data. The speed of the calculation is significant as it may become desirable to deploy subspace detec- tors numbering in the thousands.\\tOne application contemplated for these detectors is as screens against signals from repeating sources such as mines or aftershocks of large earthquakes. With many tens of stations and potentially hundreds of sources to screen, efficient implementations are desirable. Speed, of course, can be achieved b\u2026", "author" : [ { "dropping-particle" : "", "family" : "Harris", "given" : "D B", "non-dropping-particle" : "", "parse-names" : false, "suffix" : "" }, { "dropping-particle" : "", "family" : "Paik", "given" : "T", "non-dropping-particle" : "", "parse-names" : false, "suffix" : "" } ], "container-title" : "Contract", "id" : "ITEM-2", "issued" : { "date-parts" : [ [ "2006" ] ] }, "title" : "Subspace Detectors : Efficient Implementation", "type" : "article-journal" }, "uris" : [ "http://www.mendeley.com/documents/?uuid=1a5f7b81-792d-4ecd-aaca-f95931373681" ] } ], "mendeley" : { "formattedCitation" : "[&lt;i&gt;Harris&lt;/i&gt;, 2006; &lt;i&gt;Harris and Paik&lt;/i&gt;, 2006]", "plainTextFormattedCitation" : "[Harris, 2006; Harris and Paik, 2006]", "previouslyFormattedCitation" : "[&lt;i&gt;Harris&lt;/i&gt;, 2006; &lt;i&gt;Harris and Paik&lt;/i&gt;, 2006]" }, "properties" : { "noteIndex" : 0 }, "schema" : "https://github.com/citation-style-language/schema/raw/master/csl-citation.json" }</w:instrText>
      </w:r>
      <w:r w:rsidR="004E5EF4">
        <w:fldChar w:fldCharType="separate"/>
      </w:r>
      <w:r w:rsidR="004E5EF4" w:rsidRPr="004E5EF4">
        <w:rPr>
          <w:noProof/>
        </w:rPr>
        <w:t>[</w:t>
      </w:r>
      <w:r w:rsidR="004E5EF4" w:rsidRPr="004E5EF4">
        <w:rPr>
          <w:i/>
          <w:noProof/>
        </w:rPr>
        <w:t>Harris</w:t>
      </w:r>
      <w:r w:rsidR="004E5EF4" w:rsidRPr="004E5EF4">
        <w:rPr>
          <w:noProof/>
        </w:rPr>
        <w:t xml:space="preserve">, 2006; </w:t>
      </w:r>
      <w:r w:rsidR="004E5EF4" w:rsidRPr="004E5EF4">
        <w:rPr>
          <w:i/>
          <w:noProof/>
        </w:rPr>
        <w:t>Harris and Paik</w:t>
      </w:r>
      <w:r w:rsidR="004E5EF4" w:rsidRPr="004E5EF4">
        <w:rPr>
          <w:noProof/>
        </w:rPr>
        <w:t>, 2006]</w:t>
      </w:r>
      <w:r w:rsidR="004E5EF4">
        <w:fldChar w:fldCharType="end"/>
      </w:r>
      <w:r w:rsidR="004E5EF4">
        <w:t xml:space="preserve">. </w:t>
      </w:r>
      <w:r w:rsidR="00F408BF">
        <w:t>The main idea of the Empirical is not to conduct the SVD, instead, just use the stacking of all the traces and derivative of the stacked traces to proximate the 1</w:t>
      </w:r>
      <w:r w:rsidR="00F408BF" w:rsidRPr="00F408BF">
        <w:rPr>
          <w:vertAlign w:val="superscript"/>
        </w:rPr>
        <w:t>st</w:t>
      </w:r>
      <w:r w:rsidR="00F408BF">
        <w:t xml:space="preserve"> and 2</w:t>
      </w:r>
      <w:r w:rsidR="00F408BF" w:rsidRPr="00F408BF">
        <w:rPr>
          <w:vertAlign w:val="superscript"/>
        </w:rPr>
        <w:t>nd</w:t>
      </w:r>
      <w:r w:rsidR="00F408BF">
        <w:t xml:space="preserve"> component of the SVD. </w:t>
      </w:r>
      <w:r w:rsidR="008171C0">
        <w:t>I wrote two blogs about this method before that you can check them out here:</w:t>
      </w:r>
    </w:p>
    <w:p w14:paraId="2C11F7A7" w14:textId="6101D142" w:rsidR="008171C0" w:rsidRDefault="00E53311" w:rsidP="008D5DB3">
      <w:hyperlink r:id="rId7" w:history="1">
        <w:r w:rsidR="008171C0" w:rsidRPr="00EF5894">
          <w:rPr>
            <w:rStyle w:val="Hyperlink"/>
          </w:rPr>
          <w:t>http://qingkaikong.blogspot.com/2015/04/subspace-detector.html</w:t>
        </w:r>
      </w:hyperlink>
    </w:p>
    <w:p w14:paraId="63B280DC" w14:textId="400983D5" w:rsidR="008171C0" w:rsidRDefault="00E53311" w:rsidP="008D5DB3">
      <w:hyperlink r:id="rId8" w:history="1">
        <w:r w:rsidR="008171C0" w:rsidRPr="00EF5894">
          <w:rPr>
            <w:rStyle w:val="Hyperlink"/>
          </w:rPr>
          <w:t>http://qingkaikong.blogspot.com/2015/05/empirical-subspace-detection.html</w:t>
        </w:r>
      </w:hyperlink>
    </w:p>
    <w:p w14:paraId="42A9245F" w14:textId="77777777" w:rsidR="00D901A3" w:rsidRDefault="00D901A3" w:rsidP="008D5DB3"/>
    <w:p w14:paraId="19412319" w14:textId="71F2AD6B" w:rsidR="0037638F" w:rsidRDefault="0037638F" w:rsidP="008D5DB3">
      <w:r>
        <w:fldChar w:fldCharType="begin" w:fldLock="1"/>
      </w:r>
      <w:r w:rsidR="00A5350C">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37638F">
        <w:rPr>
          <w:noProof/>
        </w:rPr>
        <w:t>[</w:t>
      </w:r>
      <w:r w:rsidRPr="0037638F">
        <w:rPr>
          <w:i/>
          <w:noProof/>
        </w:rPr>
        <w:t>Yoon et al.</w:t>
      </w:r>
      <w:r w:rsidRPr="0037638F">
        <w:rPr>
          <w:noProof/>
        </w:rPr>
        <w:t>, 2015]</w:t>
      </w:r>
      <w:r>
        <w:fldChar w:fldCharType="end"/>
      </w:r>
      <w:r>
        <w:t xml:space="preserve"> reports a new efficient method to detect earthquakes using waveform similarity – FAST. </w:t>
      </w:r>
      <w:r w:rsidR="004F5964">
        <w:t xml:space="preserve">It has two steps, (1) extract features, (2) similarity search. </w:t>
      </w:r>
      <w:r w:rsidR="00253C96">
        <w:t>The features extracted are from the spectrogram, using wavelet analysis, they can get the coefficient at different level, and by keeping the largest k coefficient, they convert the spectrum image to a binary represent</w:t>
      </w:r>
      <w:r w:rsidR="00B903B8">
        <w:t xml:space="preserve">ation by only keeping the sign. They inserted the features into a database using the Locality-sensitive-hashing, this is the key part where the efficient comes from. </w:t>
      </w:r>
      <w:r w:rsidR="006F1C12">
        <w:t xml:space="preserve">Similar waveforms will be stored into similar hash bucket. </w:t>
      </w:r>
      <w:r w:rsidR="005B3463">
        <w:t xml:space="preserve">The second step to do similarity search </w:t>
      </w:r>
      <w:r w:rsidR="006F1C12">
        <w:t xml:space="preserve">based on this database, and set up a threshold to detect earthquakes. </w:t>
      </w:r>
      <w:r w:rsidR="00A15E04">
        <w:t xml:space="preserve">The advantage of this method is </w:t>
      </w:r>
      <w:r w:rsidR="00305B35">
        <w:t xml:space="preserve">its efficiency, but it is a trade off between speed and memory usage. </w:t>
      </w:r>
      <w:r w:rsidR="001567CB">
        <w:t xml:space="preserve">Besides, this method only works for earthquake repeating due to the similarity search. </w:t>
      </w:r>
    </w:p>
    <w:p w14:paraId="4ECBC9E9" w14:textId="77777777" w:rsidR="00A5350C" w:rsidRDefault="00A5350C" w:rsidP="008D5DB3"/>
    <w:p w14:paraId="72EC41AF" w14:textId="729B864F" w:rsidR="0037638F" w:rsidRDefault="00A5350C" w:rsidP="008D5DB3">
      <w:r>
        <w:fldChar w:fldCharType="begin" w:fldLock="1"/>
      </w:r>
      <w:r>
        <w:instrText>ADDIN CSL_CITATION { "citationItems" : [ { "id" : "ITEM-1", "itemData" : { "DOI" : "10.1002/2015GL067173.Received", "author" : [ { "dropping-particle" : "", "family" : "Thomas", "given" : "Amanda M",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d" : { "date-parts" : [ [ "2016" ] ] }, "page" : "1464\u20131471", "title" : "Constraints on the source parameters of low-frequencyearthquakes on the San Andreas Fault", "type" : "article-journal", "volume" : "43" }, "uris" : [ "http://www.mendeley.com/documents/?uuid=2b489fcc-f5b5-457c-b191-714d754c2c6b" ] } ], "mendeley" : { "formattedCitation" : "[&lt;i&gt;Thomas et al.&lt;/i&gt;, 2016]", "plainTextFormattedCitation" : "[Thomas et al., 2016]" }, "properties" : { "noteIndex" : 0 }, "schema" : "https://github.com/citation-style-language/schema/raw/master/csl-citation.json" }</w:instrText>
      </w:r>
      <w:r>
        <w:fldChar w:fldCharType="separate"/>
      </w:r>
      <w:r w:rsidRPr="00A5350C">
        <w:rPr>
          <w:noProof/>
        </w:rPr>
        <w:t>[</w:t>
      </w:r>
      <w:r w:rsidRPr="00A5350C">
        <w:rPr>
          <w:i/>
          <w:noProof/>
        </w:rPr>
        <w:t>Thomas et al.</w:t>
      </w:r>
      <w:r w:rsidRPr="00A5350C">
        <w:rPr>
          <w:noProof/>
        </w:rPr>
        <w:t>, 2016]</w:t>
      </w:r>
      <w:r>
        <w:fldChar w:fldCharType="end"/>
      </w:r>
      <w:r>
        <w:t xml:space="preserve"> talked about how to constrain the source parameters of low-frequency earthquakes on the San Andreas Fault by using Empirical Green’s Function method. </w:t>
      </w:r>
      <w:r w:rsidR="00E53311">
        <w:t>They argue the regular small earthquakes occurred near the LFEs can be used as the eGFs</w:t>
      </w:r>
      <w:r w:rsidR="007C6952">
        <w:t xml:space="preserve">, because (1) they are close to each other (within 3km), (2) </w:t>
      </w:r>
      <w:r w:rsidR="00420CF9">
        <w:t xml:space="preserve">they have similar mechanisms, (3) </w:t>
      </w:r>
      <w:r w:rsidR="00522A82">
        <w:t xml:space="preserve">the LFEs are much longer than the eGFs. </w:t>
      </w:r>
      <w:r w:rsidR="00E42ACF">
        <w:t xml:space="preserve">But they found it is impossible to de-convolve the eGF directly. Instead, they first </w:t>
      </w:r>
      <w:r w:rsidR="00265018">
        <w:t xml:space="preserve">convolve the eGFs with a hann window (to represent the source time function) with different duration to generate synthetics. By cross-correlate with the LFEs, you can find the best fitting synthetics with certain duration, and use it as the duration of the LFEs. </w:t>
      </w:r>
      <w:r w:rsidR="00D1586D">
        <w:t xml:space="preserve">Then they can calculate the slip, stress drop, </w:t>
      </w:r>
      <w:r w:rsidR="00265E32">
        <w:t xml:space="preserve">rupture velocity etc. for the LFEs, which they found is different from typical small earthquakes. </w:t>
      </w:r>
      <w:bookmarkStart w:id="0" w:name="_GoBack"/>
      <w:bookmarkEnd w:id="0"/>
    </w:p>
    <w:p w14:paraId="5CF58944" w14:textId="77777777" w:rsidR="00A5350C" w:rsidRDefault="00A5350C" w:rsidP="008D5DB3"/>
    <w:p w14:paraId="6C30CA7C" w14:textId="36AB1947" w:rsidR="00A5350C" w:rsidRPr="00A5350C" w:rsidRDefault="008D5DB3" w:rsidP="00A5350C">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A5350C" w:rsidRPr="00A5350C">
        <w:rPr>
          <w:rFonts w:ascii="Cambria" w:hAnsi="Cambria"/>
          <w:noProof/>
        </w:rPr>
        <w:t xml:space="preserve">Aguiar,  a. C., and G. C. Beroza (2014), PageRank for Earthquakes, </w:t>
      </w:r>
      <w:r w:rsidR="00A5350C" w:rsidRPr="00A5350C">
        <w:rPr>
          <w:rFonts w:ascii="Cambria" w:hAnsi="Cambria"/>
          <w:i/>
          <w:iCs/>
          <w:noProof/>
        </w:rPr>
        <w:t>Seismol. Res. Lett.</w:t>
      </w:r>
      <w:r w:rsidR="00A5350C" w:rsidRPr="00A5350C">
        <w:rPr>
          <w:rFonts w:ascii="Cambria" w:hAnsi="Cambria"/>
          <w:noProof/>
        </w:rPr>
        <w:t xml:space="preserve">, </w:t>
      </w:r>
      <w:r w:rsidR="00A5350C" w:rsidRPr="00A5350C">
        <w:rPr>
          <w:rFonts w:ascii="Cambria" w:hAnsi="Cambria"/>
          <w:i/>
          <w:iCs/>
          <w:noProof/>
        </w:rPr>
        <w:lastRenderedPageBreak/>
        <w:t>85</w:t>
      </w:r>
      <w:r w:rsidR="00A5350C" w:rsidRPr="00A5350C">
        <w:rPr>
          <w:rFonts w:ascii="Cambria" w:hAnsi="Cambria"/>
          <w:noProof/>
        </w:rPr>
        <w:t>(2), 344–350, doi:10.1785/0220130162.</w:t>
      </w:r>
    </w:p>
    <w:p w14:paraId="26D4DE00"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Pr="00A5350C">
        <w:rPr>
          <w:rFonts w:ascii="Cambria" w:hAnsi="Cambria"/>
          <w:i/>
          <w:iCs/>
          <w:noProof/>
        </w:rPr>
        <w:t>Geophys. Res. Lett.</w:t>
      </w:r>
      <w:r w:rsidRPr="00A5350C">
        <w:rPr>
          <w:rFonts w:ascii="Cambria" w:hAnsi="Cambria"/>
          <w:noProof/>
        </w:rPr>
        <w:t xml:space="preserve">, </w:t>
      </w:r>
      <w:r w:rsidRPr="00A5350C">
        <w:rPr>
          <w:rFonts w:ascii="Cambria" w:hAnsi="Cambria"/>
          <w:i/>
          <w:iCs/>
          <w:noProof/>
        </w:rPr>
        <w:t>43</w:t>
      </w:r>
      <w:r w:rsidRPr="00A5350C">
        <w:rPr>
          <w:rFonts w:ascii="Cambria" w:hAnsi="Cambria"/>
          <w:noProof/>
        </w:rPr>
        <w:t>(10), 4929–4936, doi:10.1002/2016GL069257.</w:t>
      </w:r>
    </w:p>
    <w:p w14:paraId="4F556FA7"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An, C., and L. Meng (2016), Application of Array Back-projection to Tsunami Prediction and Early Warning, </w:t>
      </w:r>
      <w:r w:rsidRPr="00A5350C">
        <w:rPr>
          <w:rFonts w:ascii="Cambria" w:hAnsi="Cambria"/>
          <w:i/>
          <w:iCs/>
          <w:noProof/>
        </w:rPr>
        <w:t>Geophys. Res. Lett.</w:t>
      </w:r>
      <w:r w:rsidRPr="00A5350C">
        <w:rPr>
          <w:rFonts w:ascii="Cambria" w:hAnsi="Cambria"/>
          <w:noProof/>
        </w:rPr>
        <w:t>, n/a-n/a, doi:10.1002/2016GL068786.</w:t>
      </w:r>
    </w:p>
    <w:p w14:paraId="1BA948B7"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Babadi, B., and E. N. Brown (2014), A review of multitaper spectral analysis, </w:t>
      </w:r>
      <w:r w:rsidRPr="00A5350C">
        <w:rPr>
          <w:rFonts w:ascii="Cambria" w:hAnsi="Cambria"/>
          <w:i/>
          <w:iCs/>
          <w:noProof/>
        </w:rPr>
        <w:t>IEEE Trans. Biomed. Eng.</w:t>
      </w:r>
      <w:r w:rsidRPr="00A5350C">
        <w:rPr>
          <w:rFonts w:ascii="Cambria" w:hAnsi="Cambria"/>
          <w:noProof/>
        </w:rPr>
        <w:t xml:space="preserve">, </w:t>
      </w:r>
      <w:r w:rsidRPr="00A5350C">
        <w:rPr>
          <w:rFonts w:ascii="Cambria" w:hAnsi="Cambria"/>
          <w:i/>
          <w:iCs/>
          <w:noProof/>
        </w:rPr>
        <w:t>61</w:t>
      </w:r>
      <w:r w:rsidRPr="00A5350C">
        <w:rPr>
          <w:rFonts w:ascii="Cambria" w:hAnsi="Cambria"/>
          <w:noProof/>
        </w:rPr>
        <w:t>(5), 1555–1564, doi:10.1109/TBME.2014.2311996.</w:t>
      </w:r>
    </w:p>
    <w:p w14:paraId="48574F4D"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Baiesi, M., and M. Paczuski (2004), Scale-free networks of earthquakes and aftershocks, </w:t>
      </w:r>
      <w:r w:rsidRPr="00A5350C">
        <w:rPr>
          <w:rFonts w:ascii="Cambria" w:hAnsi="Cambria"/>
          <w:i/>
          <w:iCs/>
          <w:noProof/>
        </w:rPr>
        <w:t>Phys. Rev. E</w:t>
      </w:r>
      <w:r w:rsidRPr="00A5350C">
        <w:rPr>
          <w:rFonts w:ascii="Cambria" w:hAnsi="Cambria"/>
          <w:noProof/>
        </w:rPr>
        <w:t xml:space="preserve">, </w:t>
      </w:r>
      <w:r w:rsidRPr="00A5350C">
        <w:rPr>
          <w:rFonts w:ascii="Cambria" w:hAnsi="Cambria"/>
          <w:i/>
          <w:iCs/>
          <w:noProof/>
        </w:rPr>
        <w:t>69</w:t>
      </w:r>
      <w:r w:rsidRPr="00A5350C">
        <w:rPr>
          <w:rFonts w:ascii="Cambria" w:hAnsi="Cambria"/>
          <w:noProof/>
        </w:rPr>
        <w:t>(6), 66106, doi:10.1103/PhysRevE.69.066106.</w:t>
      </w:r>
    </w:p>
    <w:p w14:paraId="588A0700"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Barrett, S. a., and G. C. Beroza (2014), An Empirical Approach to Subspace Detection, </w:t>
      </w:r>
      <w:r w:rsidRPr="00A5350C">
        <w:rPr>
          <w:rFonts w:ascii="Cambria" w:hAnsi="Cambria"/>
          <w:i/>
          <w:iCs/>
          <w:noProof/>
        </w:rPr>
        <w:t>Seismol. Res. Lett.</w:t>
      </w:r>
      <w:r w:rsidRPr="00A5350C">
        <w:rPr>
          <w:rFonts w:ascii="Cambria" w:hAnsi="Cambria"/>
          <w:noProof/>
        </w:rPr>
        <w:t xml:space="preserve">, </w:t>
      </w:r>
      <w:r w:rsidRPr="00A5350C">
        <w:rPr>
          <w:rFonts w:ascii="Cambria" w:hAnsi="Cambria"/>
          <w:i/>
          <w:iCs/>
          <w:noProof/>
        </w:rPr>
        <w:t>85</w:t>
      </w:r>
      <w:r w:rsidRPr="00A5350C">
        <w:rPr>
          <w:rFonts w:ascii="Cambria" w:hAnsi="Cambria"/>
          <w:noProof/>
        </w:rPr>
        <w:t>(3), 594–600, doi:10.1785/0220130152.</w:t>
      </w:r>
    </w:p>
    <w:p w14:paraId="423B7686"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Benson, A. R., D. F. Gleich, and J. Leskovec (2016), Higher-order organization of complex networks, </w:t>
      </w:r>
      <w:r w:rsidRPr="00A5350C">
        <w:rPr>
          <w:rFonts w:ascii="Cambria" w:hAnsi="Cambria"/>
          <w:i/>
          <w:iCs/>
          <w:noProof/>
        </w:rPr>
        <w:t>Science (80-. ).</w:t>
      </w:r>
      <w:r w:rsidRPr="00A5350C">
        <w:rPr>
          <w:rFonts w:ascii="Cambria" w:hAnsi="Cambria"/>
          <w:noProof/>
        </w:rPr>
        <w:t xml:space="preserve">, </w:t>
      </w:r>
      <w:r w:rsidRPr="00A5350C">
        <w:rPr>
          <w:rFonts w:ascii="Cambria" w:hAnsi="Cambria"/>
          <w:i/>
          <w:iCs/>
          <w:noProof/>
        </w:rPr>
        <w:t>353</w:t>
      </w:r>
      <w:r w:rsidRPr="00A5350C">
        <w:rPr>
          <w:rFonts w:ascii="Cambria" w:hAnsi="Cambria"/>
          <w:noProof/>
        </w:rPr>
        <w:t>(6295), 163–166, doi:10.1126/science.aad9029.</w:t>
      </w:r>
    </w:p>
    <w:p w14:paraId="7E3EBF41"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Beroza, G. C., and S. Ide (2011), Slow Earthquakes and Nonvolcanic Tremor, </w:t>
      </w:r>
      <w:r w:rsidRPr="00A5350C">
        <w:rPr>
          <w:rFonts w:ascii="Cambria" w:hAnsi="Cambria"/>
          <w:i/>
          <w:iCs/>
          <w:noProof/>
        </w:rPr>
        <w:t>Annu. Rev. Earth Planet. Sci.</w:t>
      </w:r>
      <w:r w:rsidRPr="00A5350C">
        <w:rPr>
          <w:rFonts w:ascii="Cambria" w:hAnsi="Cambria"/>
          <w:noProof/>
        </w:rPr>
        <w:t xml:space="preserve">, </w:t>
      </w:r>
      <w:r w:rsidRPr="00A5350C">
        <w:rPr>
          <w:rFonts w:ascii="Cambria" w:hAnsi="Cambria"/>
          <w:i/>
          <w:iCs/>
          <w:noProof/>
        </w:rPr>
        <w:t>39</w:t>
      </w:r>
      <w:r w:rsidRPr="00A5350C">
        <w:rPr>
          <w:rFonts w:ascii="Cambria" w:hAnsi="Cambria"/>
          <w:noProof/>
        </w:rPr>
        <w:t>(1), 271–296, doi:10.1146/annurev-earth-040809-152531.</w:t>
      </w:r>
    </w:p>
    <w:p w14:paraId="483C12E1"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Bonnefon, J.-F., A. Shariff, and I. Rahwan (2016), The social dilemma of autonomous vehicles, </w:t>
      </w:r>
      <w:r w:rsidRPr="00A5350C">
        <w:rPr>
          <w:rFonts w:ascii="Cambria" w:hAnsi="Cambria"/>
          <w:i/>
          <w:iCs/>
          <w:noProof/>
        </w:rPr>
        <w:t>Science (80-. ).</w:t>
      </w:r>
      <w:r w:rsidRPr="00A5350C">
        <w:rPr>
          <w:rFonts w:ascii="Cambria" w:hAnsi="Cambria"/>
          <w:noProof/>
        </w:rPr>
        <w:t xml:space="preserve">, </w:t>
      </w:r>
      <w:r w:rsidRPr="00A5350C">
        <w:rPr>
          <w:rFonts w:ascii="Cambria" w:hAnsi="Cambria"/>
          <w:i/>
          <w:iCs/>
          <w:noProof/>
        </w:rPr>
        <w:t>352</w:t>
      </w:r>
      <w:r w:rsidRPr="00A5350C">
        <w:rPr>
          <w:rFonts w:ascii="Cambria" w:hAnsi="Cambria"/>
          <w:noProof/>
        </w:rPr>
        <w:t>(6293), 1573–1576, doi:10.1126/science.aaf2654.</w:t>
      </w:r>
    </w:p>
    <w:p w14:paraId="43AD1BBA"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Brown, J. R., G. C. Beroza, and D. R. Shelly (2008), An autocorrelation method to detect low frequency earthquakes within tremor, </w:t>
      </w:r>
      <w:r w:rsidRPr="00A5350C">
        <w:rPr>
          <w:rFonts w:ascii="Cambria" w:hAnsi="Cambria"/>
          <w:i/>
          <w:iCs/>
          <w:noProof/>
        </w:rPr>
        <w:t>Geophys. Res. Lett.</w:t>
      </w:r>
      <w:r w:rsidRPr="00A5350C">
        <w:rPr>
          <w:rFonts w:ascii="Cambria" w:hAnsi="Cambria"/>
          <w:noProof/>
        </w:rPr>
        <w:t xml:space="preserve">, </w:t>
      </w:r>
      <w:r w:rsidRPr="00A5350C">
        <w:rPr>
          <w:rFonts w:ascii="Cambria" w:hAnsi="Cambria"/>
          <w:i/>
          <w:iCs/>
          <w:noProof/>
        </w:rPr>
        <w:t>35</w:t>
      </w:r>
      <w:r w:rsidRPr="00A5350C">
        <w:rPr>
          <w:rFonts w:ascii="Cambria" w:hAnsi="Cambria"/>
          <w:noProof/>
        </w:rPr>
        <w:t>(16), 1–5, doi:10.1029/2008GL034560.</w:t>
      </w:r>
    </w:p>
    <w:p w14:paraId="630D8E2D"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Clinton, J. F., S. C. Bradford, T. H. Heaton, and J. Favela (2006), The observed wander of the natural frequencies in a structure, </w:t>
      </w:r>
      <w:r w:rsidRPr="00A5350C">
        <w:rPr>
          <w:rFonts w:ascii="Cambria" w:hAnsi="Cambria"/>
          <w:i/>
          <w:iCs/>
          <w:noProof/>
        </w:rPr>
        <w:t>Bull. Seismol. Soc. Am.</w:t>
      </w:r>
      <w:r w:rsidRPr="00A5350C">
        <w:rPr>
          <w:rFonts w:ascii="Cambria" w:hAnsi="Cambria"/>
          <w:noProof/>
        </w:rPr>
        <w:t xml:space="preserve">, </w:t>
      </w:r>
      <w:r w:rsidRPr="00A5350C">
        <w:rPr>
          <w:rFonts w:ascii="Cambria" w:hAnsi="Cambria"/>
          <w:i/>
          <w:iCs/>
          <w:noProof/>
        </w:rPr>
        <w:t>96</w:t>
      </w:r>
      <w:r w:rsidRPr="00A5350C">
        <w:rPr>
          <w:rFonts w:ascii="Cambria" w:hAnsi="Cambria"/>
          <w:noProof/>
        </w:rPr>
        <w:t>(1), 237–257, doi:10.1785/0120050052.</w:t>
      </w:r>
    </w:p>
    <w:p w14:paraId="1A144BDC"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Denolle, M. A., E. M. Dunham, G. A. Prieto, and G. C. Beroza (2014), Strong Ground Motion Prediction Using Virtual Earthquakes, </w:t>
      </w:r>
      <w:r w:rsidRPr="00A5350C">
        <w:rPr>
          <w:rFonts w:ascii="Cambria" w:hAnsi="Cambria"/>
          <w:i/>
          <w:iCs/>
          <w:noProof/>
        </w:rPr>
        <w:t>Science (80-. ).</w:t>
      </w:r>
      <w:r w:rsidRPr="00A5350C">
        <w:rPr>
          <w:rFonts w:ascii="Cambria" w:hAnsi="Cambria"/>
          <w:noProof/>
        </w:rPr>
        <w:t xml:space="preserve">, </w:t>
      </w:r>
      <w:r w:rsidRPr="00A5350C">
        <w:rPr>
          <w:rFonts w:ascii="Cambria" w:hAnsi="Cambria"/>
          <w:i/>
          <w:iCs/>
          <w:noProof/>
        </w:rPr>
        <w:t>343</w:t>
      </w:r>
      <w:r w:rsidRPr="00A5350C">
        <w:rPr>
          <w:rFonts w:ascii="Cambria" w:hAnsi="Cambria"/>
          <w:noProof/>
        </w:rPr>
        <w:t>(6169), 399–403, doi:10.1126/science.1245678.</w:t>
      </w:r>
    </w:p>
    <w:p w14:paraId="17AF05E6"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Ester, M., H. P. Kriegel, J. Sander, and X. Xu (1996), A Density-Based Algorithm for Discovering Clusters in Large Spatial Databases with Noise, </w:t>
      </w:r>
      <w:r w:rsidRPr="00A5350C">
        <w:rPr>
          <w:rFonts w:ascii="Cambria" w:hAnsi="Cambria"/>
          <w:i/>
          <w:iCs/>
          <w:noProof/>
        </w:rPr>
        <w:t xml:space="preserve">Second Int. Conf. </w:t>
      </w:r>
      <w:r w:rsidRPr="00A5350C">
        <w:rPr>
          <w:rFonts w:ascii="Cambria" w:hAnsi="Cambria"/>
          <w:i/>
          <w:iCs/>
          <w:noProof/>
        </w:rPr>
        <w:lastRenderedPageBreak/>
        <w:t>Knowl. Discov. Data Min.</w:t>
      </w:r>
      <w:r w:rsidRPr="00A5350C">
        <w:rPr>
          <w:rFonts w:ascii="Cambria" w:hAnsi="Cambria"/>
          <w:noProof/>
        </w:rPr>
        <w:t>, 226–231, doi:10.1.1.71.1980.</w:t>
      </w:r>
    </w:p>
    <w:p w14:paraId="30820D44"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Fan, W., and P. M. Shearer (2016), Local near instantaneously dynamically triggered aftershocks of large earthquakes, </w:t>
      </w:r>
      <w:r w:rsidRPr="00A5350C">
        <w:rPr>
          <w:rFonts w:ascii="Cambria" w:hAnsi="Cambria"/>
          <w:i/>
          <w:iCs/>
          <w:noProof/>
        </w:rPr>
        <w:t>Science (80-. ).</w:t>
      </w:r>
      <w:r w:rsidRPr="00A5350C">
        <w:rPr>
          <w:rFonts w:ascii="Cambria" w:hAnsi="Cambria"/>
          <w:noProof/>
        </w:rPr>
        <w:t xml:space="preserve">, </w:t>
      </w:r>
      <w:r w:rsidRPr="00A5350C">
        <w:rPr>
          <w:rFonts w:ascii="Cambria" w:hAnsi="Cambria"/>
          <w:i/>
          <w:iCs/>
          <w:noProof/>
        </w:rPr>
        <w:t>353</w:t>
      </w:r>
      <w:r w:rsidRPr="00A5350C">
        <w:rPr>
          <w:rFonts w:ascii="Cambria" w:hAnsi="Cambria"/>
          <w:noProof/>
        </w:rPr>
        <w:t>(6304), 1133–1136, doi:10.1126/science.aag0013.</w:t>
      </w:r>
    </w:p>
    <w:p w14:paraId="0843B2D6"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Giardini, D. (2009), Geothermal quake risks must be faced, </w:t>
      </w:r>
      <w:r w:rsidRPr="00A5350C">
        <w:rPr>
          <w:rFonts w:ascii="Cambria" w:hAnsi="Cambria"/>
          <w:i/>
          <w:iCs/>
          <w:noProof/>
        </w:rPr>
        <w:t>Nature</w:t>
      </w:r>
      <w:r w:rsidRPr="00A5350C">
        <w:rPr>
          <w:rFonts w:ascii="Cambria" w:hAnsi="Cambria"/>
          <w:noProof/>
        </w:rPr>
        <w:t xml:space="preserve">, </w:t>
      </w:r>
      <w:r w:rsidRPr="00A5350C">
        <w:rPr>
          <w:rFonts w:ascii="Cambria" w:hAnsi="Cambria"/>
          <w:i/>
          <w:iCs/>
          <w:noProof/>
        </w:rPr>
        <w:t>462</w:t>
      </w:r>
      <w:r w:rsidRPr="00A5350C">
        <w:rPr>
          <w:rFonts w:ascii="Cambria" w:hAnsi="Cambria"/>
          <w:noProof/>
        </w:rPr>
        <w:t>(7275), 848–849, doi:10.1038/462848a.</w:t>
      </w:r>
    </w:p>
    <w:p w14:paraId="28307A02"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Hardebeck, J. L., and D. R. Shelly (2016), Aftershocks of the 2014 South Napa, California, Earthquake: Complex Faulting on Secondary Faults, </w:t>
      </w:r>
      <w:r w:rsidRPr="00A5350C">
        <w:rPr>
          <w:rFonts w:ascii="Cambria" w:hAnsi="Cambria"/>
          <w:i/>
          <w:iCs/>
          <w:noProof/>
        </w:rPr>
        <w:t>Bull. Seismol. Soc. Am.</w:t>
      </w:r>
      <w:r w:rsidRPr="00A5350C">
        <w:rPr>
          <w:rFonts w:ascii="Cambria" w:hAnsi="Cambria"/>
          <w:noProof/>
        </w:rPr>
        <w:t xml:space="preserve">, </w:t>
      </w:r>
      <w:r w:rsidRPr="00A5350C">
        <w:rPr>
          <w:rFonts w:ascii="Cambria" w:hAnsi="Cambria"/>
          <w:i/>
          <w:iCs/>
          <w:noProof/>
        </w:rPr>
        <w:t>106</w:t>
      </w:r>
      <w:r w:rsidRPr="00A5350C">
        <w:rPr>
          <w:rFonts w:ascii="Cambria" w:hAnsi="Cambria"/>
          <w:noProof/>
        </w:rPr>
        <w:t>(3), 1100–1109, doi:10.1785/0120150169.</w:t>
      </w:r>
    </w:p>
    <w:p w14:paraId="66C57664"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Harris, D. B. (2006), Subspace detectors : Theory, , UCRL-TR-222758; 48, doi:10.2172/900081.</w:t>
      </w:r>
    </w:p>
    <w:p w14:paraId="405BC819"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Harris, D. B., and T. Paik (2006), Subspace Detectors : Efficient Implementation, </w:t>
      </w:r>
      <w:r w:rsidRPr="00A5350C">
        <w:rPr>
          <w:rFonts w:ascii="Cambria" w:hAnsi="Cambria"/>
          <w:i/>
          <w:iCs/>
          <w:noProof/>
        </w:rPr>
        <w:t>Contract</w:t>
      </w:r>
      <w:r w:rsidRPr="00A5350C">
        <w:rPr>
          <w:rFonts w:ascii="Cambria" w:hAnsi="Cambria"/>
          <w:noProof/>
        </w:rPr>
        <w:t>, doi:10.2172/898451.</w:t>
      </w:r>
    </w:p>
    <w:p w14:paraId="1C1844E5"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A5350C">
        <w:rPr>
          <w:rFonts w:ascii="Cambria" w:hAnsi="Cambria"/>
          <w:i/>
          <w:iCs/>
          <w:noProof/>
        </w:rPr>
        <w:t>M</w:t>
      </w:r>
      <w:r w:rsidRPr="00A5350C">
        <w:rPr>
          <w:rFonts w:ascii="Cambria" w:hAnsi="Cambria"/>
          <w:noProof/>
        </w:rPr>
        <w:t xml:space="preserve"> </w:t>
      </w:r>
      <w:r w:rsidRPr="00A5350C">
        <w:rPr>
          <w:rFonts w:ascii="Cambria" w:hAnsi="Cambria"/>
          <w:noProof/>
          <w:vertAlign w:val="subscript"/>
        </w:rPr>
        <w:t>w</w:t>
      </w:r>
      <w:r w:rsidRPr="00A5350C">
        <w:rPr>
          <w:rFonts w:ascii="Cambria" w:hAnsi="Cambria"/>
          <w:noProof/>
        </w:rPr>
        <w:t xml:space="preserve">  7.0) Observed by a Dense Seismic Array, </w:t>
      </w:r>
      <w:r w:rsidRPr="00A5350C">
        <w:rPr>
          <w:rFonts w:ascii="Cambria" w:hAnsi="Cambria"/>
          <w:i/>
          <w:iCs/>
          <w:noProof/>
        </w:rPr>
        <w:t>Seismol. Res. Lett.</w:t>
      </w:r>
      <w:r w:rsidRPr="00A5350C">
        <w:rPr>
          <w:rFonts w:ascii="Cambria" w:hAnsi="Cambria"/>
          <w:noProof/>
        </w:rPr>
        <w:t xml:space="preserve">, </w:t>
      </w:r>
      <w:r w:rsidRPr="00A5350C">
        <w:rPr>
          <w:rFonts w:ascii="Cambria" w:hAnsi="Cambria"/>
          <w:i/>
          <w:iCs/>
          <w:noProof/>
        </w:rPr>
        <w:t>87</w:t>
      </w:r>
      <w:r w:rsidRPr="00A5350C">
        <w:rPr>
          <w:rFonts w:ascii="Cambria" w:hAnsi="Cambria"/>
          <w:noProof/>
        </w:rPr>
        <w:t>(5), 1044–1049, doi:10.1785/0220160107.</w:t>
      </w:r>
    </w:p>
    <w:p w14:paraId="6A17C88D"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Howell, S., B. Smith-Konter, N. Frazer, X. Tong, and D. Sandwell (2016), The vertical fingerprint of earthquake cycle loading in southern California, </w:t>
      </w:r>
      <w:r w:rsidRPr="00A5350C">
        <w:rPr>
          <w:rFonts w:ascii="Cambria" w:hAnsi="Cambria"/>
          <w:i/>
          <w:iCs/>
          <w:noProof/>
        </w:rPr>
        <w:t>Nat. Geosci.</w:t>
      </w:r>
      <w:r w:rsidRPr="00A5350C">
        <w:rPr>
          <w:rFonts w:ascii="Cambria" w:hAnsi="Cambria"/>
          <w:noProof/>
        </w:rPr>
        <w:t xml:space="preserve">, </w:t>
      </w:r>
      <w:r w:rsidRPr="00A5350C">
        <w:rPr>
          <w:rFonts w:ascii="Cambria" w:hAnsi="Cambria"/>
          <w:i/>
          <w:iCs/>
          <w:noProof/>
        </w:rPr>
        <w:t>9</w:t>
      </w:r>
      <w:r w:rsidRPr="00A5350C">
        <w:rPr>
          <w:rFonts w:ascii="Cambria" w:hAnsi="Cambria"/>
          <w:noProof/>
        </w:rPr>
        <w:t>(8), 611–614, doi:10.1038/ngeo2741.</w:t>
      </w:r>
    </w:p>
    <w:p w14:paraId="2D75AE61"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Hsu, T. Y., R. T. Wu, and K. C. Chang (2016), Two Novel Approaches to Reduce False Alarm Due to Non-Earthquake Events for On-Site Earthquake Early Warning System, </w:t>
      </w:r>
      <w:r w:rsidRPr="00A5350C">
        <w:rPr>
          <w:rFonts w:ascii="Cambria" w:hAnsi="Cambria"/>
          <w:i/>
          <w:iCs/>
          <w:noProof/>
        </w:rPr>
        <w:t>Comput. Civ. Infrastruct. Eng.</w:t>
      </w:r>
      <w:r w:rsidRPr="00A5350C">
        <w:rPr>
          <w:rFonts w:ascii="Cambria" w:hAnsi="Cambria"/>
          <w:noProof/>
        </w:rPr>
        <w:t xml:space="preserve">, </w:t>
      </w:r>
      <w:r w:rsidRPr="00A5350C">
        <w:rPr>
          <w:rFonts w:ascii="Cambria" w:hAnsi="Cambria"/>
          <w:i/>
          <w:iCs/>
          <w:noProof/>
        </w:rPr>
        <w:t>0</w:t>
      </w:r>
      <w:r w:rsidRPr="00A5350C">
        <w:rPr>
          <w:rFonts w:ascii="Cambria" w:hAnsi="Cambria"/>
          <w:noProof/>
        </w:rPr>
        <w:t>, 1–15, doi:10.1111/mice.12191.</w:t>
      </w:r>
    </w:p>
    <w:p w14:paraId="16AF7AF5"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Huang, M., H. Tung, E. J. Fielding, H. Huang, C. Liang, C. Huang, and J.-C. Hu (2016), Multiple fault slip triggered above the 2016 M w 6 . 4 MeiNong earthquake in Taiwan, </w:t>
      </w:r>
      <w:r w:rsidRPr="00A5350C">
        <w:rPr>
          <w:rFonts w:ascii="Cambria" w:hAnsi="Cambria"/>
          <w:i/>
          <w:iCs/>
          <w:noProof/>
        </w:rPr>
        <w:t>Geophys. Res. Lett.</w:t>
      </w:r>
      <w:r w:rsidRPr="00A5350C">
        <w:rPr>
          <w:rFonts w:ascii="Cambria" w:hAnsi="Cambria"/>
          <w:noProof/>
        </w:rPr>
        <w:t xml:space="preserve">, </w:t>
      </w:r>
      <w:r w:rsidRPr="00A5350C">
        <w:rPr>
          <w:rFonts w:ascii="Cambria" w:hAnsi="Cambria"/>
          <w:i/>
          <w:iCs/>
          <w:noProof/>
        </w:rPr>
        <w:t>43</w:t>
      </w:r>
      <w:r w:rsidRPr="00A5350C">
        <w:rPr>
          <w:rFonts w:ascii="Cambria" w:hAnsi="Cambria"/>
          <w:noProof/>
        </w:rPr>
        <w:t>(14), 7459–7467, doi:10.1002/2016GL069351.</w:t>
      </w:r>
    </w:p>
    <w:p w14:paraId="650CD9ED"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Jiang, J., and N. Lapusta (2016), Deeper penetration of large earthquakes on seismically quiescent faults, </w:t>
      </w:r>
      <w:r w:rsidRPr="00A5350C">
        <w:rPr>
          <w:rFonts w:ascii="Cambria" w:hAnsi="Cambria"/>
          <w:i/>
          <w:iCs/>
          <w:noProof/>
        </w:rPr>
        <w:t>Science (80-. ).</w:t>
      </w:r>
      <w:r w:rsidRPr="00A5350C">
        <w:rPr>
          <w:rFonts w:ascii="Cambria" w:hAnsi="Cambria"/>
          <w:noProof/>
        </w:rPr>
        <w:t xml:space="preserve">, </w:t>
      </w:r>
      <w:r w:rsidRPr="00A5350C">
        <w:rPr>
          <w:rFonts w:ascii="Cambria" w:hAnsi="Cambria"/>
          <w:i/>
          <w:iCs/>
          <w:noProof/>
        </w:rPr>
        <w:t>352</w:t>
      </w:r>
      <w:r w:rsidRPr="00A5350C">
        <w:rPr>
          <w:rFonts w:ascii="Cambria" w:hAnsi="Cambria"/>
          <w:noProof/>
        </w:rPr>
        <w:t>(6291), 1293–1297, doi:10.1126/science.aaf1496.</w:t>
      </w:r>
    </w:p>
    <w:p w14:paraId="39113988"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Lay, T., H. Kanamori, C. J. Ammon, K. D. Koper, A. R. Hutko, L. Ye, H. Yue, and T. M. Rushing (2012), Depth-varying rupture properties of subduction zone megathrust faults, </w:t>
      </w:r>
      <w:r w:rsidRPr="00A5350C">
        <w:rPr>
          <w:rFonts w:ascii="Cambria" w:hAnsi="Cambria"/>
          <w:i/>
          <w:iCs/>
          <w:noProof/>
        </w:rPr>
        <w:t>J. Geophys. Res. Solid Earth</w:t>
      </w:r>
      <w:r w:rsidRPr="00A5350C">
        <w:rPr>
          <w:rFonts w:ascii="Cambria" w:hAnsi="Cambria"/>
          <w:noProof/>
        </w:rPr>
        <w:t xml:space="preserve">, </w:t>
      </w:r>
      <w:r w:rsidRPr="00A5350C">
        <w:rPr>
          <w:rFonts w:ascii="Cambria" w:hAnsi="Cambria"/>
          <w:i/>
          <w:iCs/>
          <w:noProof/>
        </w:rPr>
        <w:t>117</w:t>
      </w:r>
      <w:r w:rsidRPr="00A5350C">
        <w:rPr>
          <w:rFonts w:ascii="Cambria" w:hAnsi="Cambria"/>
          <w:noProof/>
        </w:rPr>
        <w:t xml:space="preserve">(4), 1–21, </w:t>
      </w:r>
      <w:r w:rsidRPr="00A5350C">
        <w:rPr>
          <w:rFonts w:ascii="Cambria" w:hAnsi="Cambria"/>
          <w:noProof/>
        </w:rPr>
        <w:lastRenderedPageBreak/>
        <w:t>doi:10.1029/2011JB009133.</w:t>
      </w:r>
    </w:p>
    <w:p w14:paraId="64D8E77A"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A5350C">
        <w:rPr>
          <w:rFonts w:ascii="Cambria" w:hAnsi="Cambria"/>
          <w:i/>
          <w:iCs/>
          <w:noProof/>
        </w:rPr>
        <w:t>Geophys. Res. Lett.</w:t>
      </w:r>
      <w:r w:rsidRPr="00A5350C">
        <w:rPr>
          <w:rFonts w:ascii="Cambria" w:hAnsi="Cambria"/>
          <w:noProof/>
        </w:rPr>
        <w:t xml:space="preserve">, </w:t>
      </w:r>
      <w:r w:rsidRPr="00A5350C">
        <w:rPr>
          <w:rFonts w:ascii="Cambria" w:hAnsi="Cambria"/>
          <w:i/>
          <w:iCs/>
          <w:noProof/>
        </w:rPr>
        <w:t>43</w:t>
      </w:r>
      <w:r w:rsidRPr="00A5350C">
        <w:rPr>
          <w:rFonts w:ascii="Cambria" w:hAnsi="Cambria"/>
          <w:noProof/>
        </w:rPr>
        <w:t>(10), 4979–4985, doi:10.1002/2016GL068843.</w:t>
      </w:r>
    </w:p>
    <w:p w14:paraId="703521B0"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Lin, P.-Y. P., J. B. Gaherty, G. Jin, J. A. Collins, D. Lizarralde, R. L. Evans, and G. Hirth (2016), High-resolution seismic constraints on flow dynamics in the oceanic asthenosphere, </w:t>
      </w:r>
      <w:r w:rsidRPr="00A5350C">
        <w:rPr>
          <w:rFonts w:ascii="Cambria" w:hAnsi="Cambria"/>
          <w:i/>
          <w:iCs/>
          <w:noProof/>
        </w:rPr>
        <w:t>Nature</w:t>
      </w:r>
      <w:r w:rsidRPr="00A5350C">
        <w:rPr>
          <w:rFonts w:ascii="Cambria" w:hAnsi="Cambria"/>
          <w:noProof/>
        </w:rPr>
        <w:t>, 1–9, doi:10.1038/nature18012.</w:t>
      </w:r>
    </w:p>
    <w:p w14:paraId="415A4C22"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Mak, S., and D. Schorlemmer (2016), What Makes People Respond to “Did You Feel It?”?, </w:t>
      </w:r>
      <w:r w:rsidRPr="00A5350C">
        <w:rPr>
          <w:rFonts w:ascii="Cambria" w:hAnsi="Cambria"/>
          <w:i/>
          <w:iCs/>
          <w:noProof/>
        </w:rPr>
        <w:t>Seismol. Res. Lett.</w:t>
      </w:r>
      <w:r w:rsidRPr="00A5350C">
        <w:rPr>
          <w:rFonts w:ascii="Cambria" w:hAnsi="Cambria"/>
          <w:noProof/>
        </w:rPr>
        <w:t xml:space="preserve">, </w:t>
      </w:r>
      <w:r w:rsidRPr="00A5350C">
        <w:rPr>
          <w:rFonts w:ascii="Cambria" w:hAnsi="Cambria"/>
          <w:i/>
          <w:iCs/>
          <w:noProof/>
        </w:rPr>
        <w:t>87</w:t>
      </w:r>
      <w:r w:rsidRPr="00A5350C">
        <w:rPr>
          <w:rFonts w:ascii="Cambria" w:hAnsi="Cambria"/>
          <w:noProof/>
        </w:rPr>
        <w:t>(1), 119–131, doi:10.1785/0220150056.</w:t>
      </w:r>
    </w:p>
    <w:p w14:paraId="40277D1B"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Mallard, C., N. Coltice, M. Seton, R. D. Müller, and P. J. Tackley (2016), Subduction controls the distribution and fragmentation of Earth’s tectonic plates, </w:t>
      </w:r>
      <w:r w:rsidRPr="00A5350C">
        <w:rPr>
          <w:rFonts w:ascii="Cambria" w:hAnsi="Cambria"/>
          <w:i/>
          <w:iCs/>
          <w:noProof/>
        </w:rPr>
        <w:t>Nature</w:t>
      </w:r>
      <w:r w:rsidRPr="00A5350C">
        <w:rPr>
          <w:rFonts w:ascii="Cambria" w:hAnsi="Cambria"/>
          <w:noProof/>
        </w:rPr>
        <w:t xml:space="preserve">, </w:t>
      </w:r>
      <w:r w:rsidRPr="00A5350C">
        <w:rPr>
          <w:rFonts w:ascii="Cambria" w:hAnsi="Cambria"/>
          <w:i/>
          <w:iCs/>
          <w:noProof/>
        </w:rPr>
        <w:t>advance on</w:t>
      </w:r>
      <w:r w:rsidRPr="00A5350C">
        <w:rPr>
          <w:rFonts w:ascii="Cambria" w:hAnsi="Cambria"/>
          <w:noProof/>
        </w:rPr>
        <w:t>, doi:10.1038/nature17992.</w:t>
      </w:r>
    </w:p>
    <w:p w14:paraId="45F75CF5"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Meier, M.-A., T. Heaton, and J. Clinton (2016), Evidence for universal earthquake rupture initiation behavior, </w:t>
      </w:r>
      <w:r w:rsidRPr="00A5350C">
        <w:rPr>
          <w:rFonts w:ascii="Cambria" w:hAnsi="Cambria"/>
          <w:i/>
          <w:iCs/>
          <w:noProof/>
        </w:rPr>
        <w:t>Geophys. Res. Lett.</w:t>
      </w:r>
      <w:r w:rsidRPr="00A5350C">
        <w:rPr>
          <w:rFonts w:ascii="Cambria" w:hAnsi="Cambria"/>
          <w:noProof/>
        </w:rPr>
        <w:t>, (626), 1–6, doi:10.1002/2016GL070081.</w:t>
      </w:r>
    </w:p>
    <w:p w14:paraId="3DB60F47"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Melgar, D. et al. (2016a), Local tsunami warnings: Perspectives from recent large events, </w:t>
      </w:r>
      <w:r w:rsidRPr="00A5350C">
        <w:rPr>
          <w:rFonts w:ascii="Cambria" w:hAnsi="Cambria"/>
          <w:i/>
          <w:iCs/>
          <w:noProof/>
        </w:rPr>
        <w:t>Geophys. Res. Lett.</w:t>
      </w:r>
      <w:r w:rsidRPr="00A5350C">
        <w:rPr>
          <w:rFonts w:ascii="Cambria" w:hAnsi="Cambria"/>
          <w:noProof/>
        </w:rPr>
        <w:t xml:space="preserve">, </w:t>
      </w:r>
      <w:r w:rsidRPr="00A5350C">
        <w:rPr>
          <w:rFonts w:ascii="Cambria" w:hAnsi="Cambria"/>
          <w:i/>
          <w:iCs/>
          <w:noProof/>
        </w:rPr>
        <w:t>43</w:t>
      </w:r>
      <w:r w:rsidRPr="00A5350C">
        <w:rPr>
          <w:rFonts w:ascii="Cambria" w:hAnsi="Cambria"/>
          <w:noProof/>
        </w:rPr>
        <w:t>(3), 1109–1117, doi:10.1002/2015GL067100.</w:t>
      </w:r>
    </w:p>
    <w:p w14:paraId="0C74DC54"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A5350C">
        <w:rPr>
          <w:rFonts w:ascii="Cambria" w:hAnsi="Cambria"/>
          <w:i/>
          <w:iCs/>
          <w:noProof/>
        </w:rPr>
        <w:t>Geophys. Res. Lett.</w:t>
      </w:r>
      <w:r w:rsidRPr="00A5350C">
        <w:rPr>
          <w:rFonts w:ascii="Cambria" w:hAnsi="Cambria"/>
          <w:noProof/>
        </w:rPr>
        <w:t>, 961–966, doi:10.1002/2015GL067369.</w:t>
      </w:r>
    </w:p>
    <w:p w14:paraId="7A354B91"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Nishida, K., and R. Takagi (2016), Teleseismic S wave microseisms, </w:t>
      </w:r>
      <w:r w:rsidRPr="00A5350C">
        <w:rPr>
          <w:rFonts w:ascii="Cambria" w:hAnsi="Cambria"/>
          <w:i/>
          <w:iCs/>
          <w:noProof/>
        </w:rPr>
        <w:t>Science (80-. ).</w:t>
      </w:r>
      <w:r w:rsidRPr="00A5350C">
        <w:rPr>
          <w:rFonts w:ascii="Cambria" w:hAnsi="Cambria"/>
          <w:noProof/>
        </w:rPr>
        <w:t xml:space="preserve">, </w:t>
      </w:r>
      <w:r w:rsidRPr="00A5350C">
        <w:rPr>
          <w:rFonts w:ascii="Cambria" w:hAnsi="Cambria"/>
          <w:i/>
          <w:iCs/>
          <w:noProof/>
        </w:rPr>
        <w:t>353</w:t>
      </w:r>
      <w:r w:rsidRPr="00A5350C">
        <w:rPr>
          <w:rFonts w:ascii="Cambria" w:hAnsi="Cambria"/>
          <w:noProof/>
        </w:rPr>
        <w:t>(6302), 919–921, doi:10.1126/science.aaf7573.</w:t>
      </w:r>
    </w:p>
    <w:p w14:paraId="69A0FDB2"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Porritt, R. W., and S. Yoshioka (2016), Slab pileup in the mantle transition zone and the 30 May 2015 Chichi-jima earthquake, </w:t>
      </w:r>
      <w:r w:rsidRPr="00A5350C">
        <w:rPr>
          <w:rFonts w:ascii="Cambria" w:hAnsi="Cambria"/>
          <w:i/>
          <w:iCs/>
          <w:noProof/>
        </w:rPr>
        <w:t>Geophys. Res. Lett.</w:t>
      </w:r>
      <w:r w:rsidRPr="00A5350C">
        <w:rPr>
          <w:rFonts w:ascii="Cambria" w:hAnsi="Cambria"/>
          <w:noProof/>
        </w:rPr>
        <w:t xml:space="preserve">, </w:t>
      </w:r>
      <w:r w:rsidRPr="00A5350C">
        <w:rPr>
          <w:rFonts w:ascii="Cambria" w:hAnsi="Cambria"/>
          <w:i/>
          <w:iCs/>
          <w:noProof/>
        </w:rPr>
        <w:t>43</w:t>
      </w:r>
      <w:r w:rsidRPr="00A5350C">
        <w:rPr>
          <w:rFonts w:ascii="Cambria" w:hAnsi="Cambria"/>
          <w:noProof/>
        </w:rPr>
        <w:t>(10), 4905–4912, doi:10.1002/2016GL068168.</w:t>
      </w:r>
    </w:p>
    <w:p w14:paraId="603197F6"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Rosen, J. (2016), The Subduction Zone Observatory takes shape, </w:t>
      </w:r>
      <w:r w:rsidRPr="00A5350C">
        <w:rPr>
          <w:rFonts w:ascii="Cambria" w:hAnsi="Cambria"/>
          <w:i/>
          <w:iCs/>
          <w:noProof/>
        </w:rPr>
        <w:t>Science (80-. ).</w:t>
      </w:r>
      <w:r w:rsidRPr="00A5350C">
        <w:rPr>
          <w:rFonts w:ascii="Cambria" w:hAnsi="Cambria"/>
          <w:noProof/>
        </w:rPr>
        <w:t xml:space="preserve">, </w:t>
      </w:r>
      <w:r w:rsidRPr="00A5350C">
        <w:rPr>
          <w:rFonts w:ascii="Cambria" w:hAnsi="Cambria"/>
          <w:i/>
          <w:iCs/>
          <w:noProof/>
        </w:rPr>
        <w:t>353</w:t>
      </w:r>
      <w:r w:rsidRPr="00A5350C">
        <w:rPr>
          <w:rFonts w:ascii="Cambria" w:hAnsi="Cambria"/>
          <w:noProof/>
        </w:rPr>
        <w:t>(6306), 1347–1348, doi:10.1126/science.353.6306.1347.</w:t>
      </w:r>
    </w:p>
    <w:p w14:paraId="699FB3B2"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Shelly, D. R., G. C. Beroza, S. Ide, and S. Nakamula (2006), Low-frequency earthquakes in Shikoku, Japan, and their relationship to episodic tremor and slip., </w:t>
      </w:r>
      <w:r w:rsidRPr="00A5350C">
        <w:rPr>
          <w:rFonts w:ascii="Cambria" w:hAnsi="Cambria"/>
          <w:i/>
          <w:iCs/>
          <w:noProof/>
        </w:rPr>
        <w:t>Nature</w:t>
      </w:r>
      <w:r w:rsidRPr="00A5350C">
        <w:rPr>
          <w:rFonts w:ascii="Cambria" w:hAnsi="Cambria"/>
          <w:noProof/>
        </w:rPr>
        <w:t xml:space="preserve">, </w:t>
      </w:r>
      <w:r w:rsidRPr="00A5350C">
        <w:rPr>
          <w:rFonts w:ascii="Cambria" w:hAnsi="Cambria"/>
          <w:i/>
          <w:iCs/>
          <w:noProof/>
        </w:rPr>
        <w:t>442</w:t>
      </w:r>
      <w:r w:rsidRPr="00A5350C">
        <w:rPr>
          <w:rFonts w:ascii="Cambria" w:hAnsi="Cambria"/>
          <w:noProof/>
        </w:rPr>
        <w:t>(7099), 188–191, doi:10.1038/nature04931.</w:t>
      </w:r>
    </w:p>
    <w:p w14:paraId="2EBDB31E"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Stammler, K., and L. Ceranna (2016), Influence of Wind Turbines on Seismic Records of the Gräfenberg Array, </w:t>
      </w:r>
      <w:r w:rsidRPr="00A5350C">
        <w:rPr>
          <w:rFonts w:ascii="Cambria" w:hAnsi="Cambria"/>
          <w:i/>
          <w:iCs/>
          <w:noProof/>
        </w:rPr>
        <w:t>Seismol. Res. Lett.</w:t>
      </w:r>
      <w:r w:rsidRPr="00A5350C">
        <w:rPr>
          <w:rFonts w:ascii="Cambria" w:hAnsi="Cambria"/>
          <w:noProof/>
        </w:rPr>
        <w:t xml:space="preserve">, </w:t>
      </w:r>
      <w:r w:rsidRPr="00A5350C">
        <w:rPr>
          <w:rFonts w:ascii="Cambria" w:hAnsi="Cambria"/>
          <w:i/>
          <w:iCs/>
          <w:noProof/>
        </w:rPr>
        <w:t>87</w:t>
      </w:r>
      <w:r w:rsidRPr="00A5350C">
        <w:rPr>
          <w:rFonts w:ascii="Cambria" w:hAnsi="Cambria"/>
          <w:noProof/>
        </w:rPr>
        <w:t>(5), 1075–1081, doi:10.1785/0220160049.</w:t>
      </w:r>
    </w:p>
    <w:p w14:paraId="3E8D5E9D"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Thomas, A. M., G. C. Beroza, and D. R. Shelly (2016), Constraints on the source parameters of low-frequencyearthquakes on the San Andreas Fault, </w:t>
      </w:r>
      <w:r w:rsidRPr="00A5350C">
        <w:rPr>
          <w:rFonts w:ascii="Cambria" w:hAnsi="Cambria"/>
          <w:i/>
          <w:iCs/>
          <w:noProof/>
        </w:rPr>
        <w:t>Geophys. Res. Lett.</w:t>
      </w:r>
      <w:r w:rsidRPr="00A5350C">
        <w:rPr>
          <w:rFonts w:ascii="Cambria" w:hAnsi="Cambria"/>
          <w:noProof/>
        </w:rPr>
        <w:t xml:space="preserve">, </w:t>
      </w:r>
      <w:r w:rsidRPr="00A5350C">
        <w:rPr>
          <w:rFonts w:ascii="Cambria" w:hAnsi="Cambria"/>
          <w:i/>
          <w:iCs/>
          <w:noProof/>
        </w:rPr>
        <w:t>43</w:t>
      </w:r>
      <w:r w:rsidRPr="00A5350C">
        <w:rPr>
          <w:rFonts w:ascii="Cambria" w:hAnsi="Cambria"/>
          <w:noProof/>
        </w:rPr>
        <w:t>, 1464–1471, doi:10.1002/2015GL067173.Received.</w:t>
      </w:r>
    </w:p>
    <w:p w14:paraId="50738945"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Weingarten, M., S. Ge, J. W. Godt, B. A. Bekins, and J. L. Rubinstein (2015), High-rate injection is associated with the increase in U.S. mid-continent seismicity, </w:t>
      </w:r>
      <w:r w:rsidRPr="00A5350C">
        <w:rPr>
          <w:rFonts w:ascii="Cambria" w:hAnsi="Cambria"/>
          <w:i/>
          <w:iCs/>
          <w:noProof/>
        </w:rPr>
        <w:t>Science (80-. ).</w:t>
      </w:r>
      <w:r w:rsidRPr="00A5350C">
        <w:rPr>
          <w:rFonts w:ascii="Cambria" w:hAnsi="Cambria"/>
          <w:noProof/>
        </w:rPr>
        <w:t xml:space="preserve">, </w:t>
      </w:r>
      <w:r w:rsidRPr="00A5350C">
        <w:rPr>
          <w:rFonts w:ascii="Cambria" w:hAnsi="Cambria"/>
          <w:i/>
          <w:iCs/>
          <w:noProof/>
        </w:rPr>
        <w:t>348</w:t>
      </w:r>
      <w:r w:rsidRPr="00A5350C">
        <w:rPr>
          <w:rFonts w:ascii="Cambria" w:hAnsi="Cambria"/>
          <w:noProof/>
        </w:rPr>
        <w:t>(6241), 1336–1340, doi:10.1126/science.aab1345.</w:t>
      </w:r>
    </w:p>
    <w:p w14:paraId="7B660CE8"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Wu, B.-R., N.-C. Hsiao, P.-Y. Lin, T.-Y. Hsu, C.-Y. Chen, S.-K. Huang, and H.-W. Chiang (2016), An integrated earthquake early warning system and its performance at schools in Taiwan, </w:t>
      </w:r>
      <w:r w:rsidRPr="00A5350C">
        <w:rPr>
          <w:rFonts w:ascii="Cambria" w:hAnsi="Cambria"/>
          <w:i/>
          <w:iCs/>
          <w:noProof/>
        </w:rPr>
        <w:t>J. Seismol.</w:t>
      </w:r>
      <w:r w:rsidRPr="00A5350C">
        <w:rPr>
          <w:rFonts w:ascii="Cambria" w:hAnsi="Cambria"/>
          <w:noProof/>
        </w:rPr>
        <w:t>, doi:10.1007/s10950-016-9595-3.</w:t>
      </w:r>
    </w:p>
    <w:p w14:paraId="150A0F41"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Yokota, Y., T. Ishikawa, S. Watanabe, T. Tashiro, and A. Asada (2016), Seafloor geodetic constraints on interplate coupling of the Nankai Trough megathrust zone, </w:t>
      </w:r>
      <w:r w:rsidRPr="00A5350C">
        <w:rPr>
          <w:rFonts w:ascii="Cambria" w:hAnsi="Cambria"/>
          <w:i/>
          <w:iCs/>
          <w:noProof/>
        </w:rPr>
        <w:t>Nature</w:t>
      </w:r>
      <w:r w:rsidRPr="00A5350C">
        <w:rPr>
          <w:rFonts w:ascii="Cambria" w:hAnsi="Cambria"/>
          <w:noProof/>
        </w:rPr>
        <w:t>, 4–6, doi:10.1038/nature17632.</w:t>
      </w:r>
    </w:p>
    <w:p w14:paraId="3DF7E48A"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Yoon, C. E., O. OReilly, K. J. Bergen, G. C. Beroza, O. O’Reilly, K. J. Bergen, and G. C. Beroza (2015), Earthquake detection through computationally efficient similarity search, </w:t>
      </w:r>
      <w:r w:rsidRPr="00A5350C">
        <w:rPr>
          <w:rFonts w:ascii="Cambria" w:hAnsi="Cambria"/>
          <w:i/>
          <w:iCs/>
          <w:noProof/>
        </w:rPr>
        <w:t>Sci. Adv.</w:t>
      </w:r>
      <w:r w:rsidRPr="00A5350C">
        <w:rPr>
          <w:rFonts w:ascii="Cambria" w:hAnsi="Cambria"/>
          <w:noProof/>
        </w:rPr>
        <w:t xml:space="preserve">, </w:t>
      </w:r>
      <w:r w:rsidRPr="00A5350C">
        <w:rPr>
          <w:rFonts w:ascii="Cambria" w:hAnsi="Cambria"/>
          <w:i/>
          <w:iCs/>
          <w:noProof/>
        </w:rPr>
        <w:t>1</w:t>
      </w:r>
      <w:r w:rsidRPr="00A5350C">
        <w:rPr>
          <w:rFonts w:ascii="Cambria" w:hAnsi="Cambria"/>
          <w:noProof/>
        </w:rPr>
        <w:t>(11), e1501057–e1501057, doi:10.1126/sciadv.1501057.</w:t>
      </w:r>
    </w:p>
    <w:p w14:paraId="6A075740" w14:textId="77777777" w:rsidR="00A5350C" w:rsidRPr="00A5350C" w:rsidRDefault="00A5350C" w:rsidP="00A5350C">
      <w:pPr>
        <w:widowControl w:val="0"/>
        <w:autoSpaceDE w:val="0"/>
        <w:autoSpaceDN w:val="0"/>
        <w:adjustRightInd w:val="0"/>
        <w:ind w:left="480" w:hanging="480"/>
        <w:rPr>
          <w:rFonts w:ascii="Cambria" w:hAnsi="Cambria"/>
          <w:noProof/>
        </w:rPr>
      </w:pPr>
      <w:r w:rsidRPr="00A5350C">
        <w:rPr>
          <w:rFonts w:ascii="Cambria" w:hAnsi="Cambria"/>
          <w:noProof/>
        </w:rPr>
        <w:t xml:space="preserve">Zaliapin, I., and Y. Ben-zion (2015), Discriminating characteristics of tectonic and human-induced seismicity, </w:t>
      </w:r>
      <w:r w:rsidRPr="00A5350C">
        <w:rPr>
          <w:rFonts w:ascii="Cambria" w:hAnsi="Cambria"/>
          <w:i/>
          <w:iCs/>
          <w:noProof/>
        </w:rPr>
        <w:t>Bull. Seismol. Soc. Am.</w:t>
      </w:r>
      <w:r w:rsidRPr="00A5350C">
        <w:rPr>
          <w:rFonts w:ascii="Cambria" w:hAnsi="Cambria"/>
          <w:noProof/>
        </w:rPr>
        <w:t xml:space="preserve">, </w:t>
      </w:r>
      <w:r w:rsidRPr="00A5350C">
        <w:rPr>
          <w:rFonts w:ascii="Cambria" w:hAnsi="Cambria"/>
          <w:i/>
          <w:iCs/>
          <w:noProof/>
        </w:rPr>
        <w:t>106</w:t>
      </w:r>
      <w:r w:rsidRPr="00A5350C">
        <w:rPr>
          <w:rFonts w:ascii="Cambria" w:hAnsi="Cambria"/>
          <w:noProof/>
        </w:rPr>
        <w:t>(ii), 1–36, doi:10.1785/0120150211.</w:t>
      </w:r>
    </w:p>
    <w:p w14:paraId="3D4A6F8B" w14:textId="2C0014F4" w:rsidR="008D5DB3" w:rsidRDefault="008D5DB3" w:rsidP="00A5350C">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2B47"/>
    <w:rsid w:val="000150A8"/>
    <w:rsid w:val="000177CF"/>
    <w:rsid w:val="00021AC1"/>
    <w:rsid w:val="00027914"/>
    <w:rsid w:val="00034EDD"/>
    <w:rsid w:val="00047795"/>
    <w:rsid w:val="00051A26"/>
    <w:rsid w:val="000653AF"/>
    <w:rsid w:val="000811A2"/>
    <w:rsid w:val="00090F60"/>
    <w:rsid w:val="0009601A"/>
    <w:rsid w:val="000A574D"/>
    <w:rsid w:val="000A6C12"/>
    <w:rsid w:val="000C4A63"/>
    <w:rsid w:val="000D0769"/>
    <w:rsid w:val="000D4C0F"/>
    <w:rsid w:val="000E36A6"/>
    <w:rsid w:val="00115E3D"/>
    <w:rsid w:val="001167B7"/>
    <w:rsid w:val="001179D7"/>
    <w:rsid w:val="00123881"/>
    <w:rsid w:val="0013408A"/>
    <w:rsid w:val="00134395"/>
    <w:rsid w:val="00137CDE"/>
    <w:rsid w:val="001567CB"/>
    <w:rsid w:val="00160965"/>
    <w:rsid w:val="00160FB3"/>
    <w:rsid w:val="00161568"/>
    <w:rsid w:val="00163697"/>
    <w:rsid w:val="00165406"/>
    <w:rsid w:val="00176245"/>
    <w:rsid w:val="00182745"/>
    <w:rsid w:val="001917D1"/>
    <w:rsid w:val="00191FF6"/>
    <w:rsid w:val="00195A3D"/>
    <w:rsid w:val="001A35F9"/>
    <w:rsid w:val="001C4A54"/>
    <w:rsid w:val="001C7825"/>
    <w:rsid w:val="001E5914"/>
    <w:rsid w:val="001F4EBD"/>
    <w:rsid w:val="00203385"/>
    <w:rsid w:val="00206D0B"/>
    <w:rsid w:val="002076D0"/>
    <w:rsid w:val="00211E9D"/>
    <w:rsid w:val="00243983"/>
    <w:rsid w:val="002450AD"/>
    <w:rsid w:val="00253C96"/>
    <w:rsid w:val="00256193"/>
    <w:rsid w:val="00256F6A"/>
    <w:rsid w:val="002647AB"/>
    <w:rsid w:val="00265018"/>
    <w:rsid w:val="00265E32"/>
    <w:rsid w:val="0027557E"/>
    <w:rsid w:val="00281931"/>
    <w:rsid w:val="00296C58"/>
    <w:rsid w:val="002B2C21"/>
    <w:rsid w:val="002C2AC1"/>
    <w:rsid w:val="002C41DE"/>
    <w:rsid w:val="002D5F01"/>
    <w:rsid w:val="002E4671"/>
    <w:rsid w:val="003024ED"/>
    <w:rsid w:val="00305B35"/>
    <w:rsid w:val="00306AA3"/>
    <w:rsid w:val="00324CDC"/>
    <w:rsid w:val="003322B6"/>
    <w:rsid w:val="00373340"/>
    <w:rsid w:val="00374783"/>
    <w:rsid w:val="0037638F"/>
    <w:rsid w:val="00377FA9"/>
    <w:rsid w:val="00383D75"/>
    <w:rsid w:val="00393447"/>
    <w:rsid w:val="003A67FD"/>
    <w:rsid w:val="003B285C"/>
    <w:rsid w:val="003B39E8"/>
    <w:rsid w:val="003B4734"/>
    <w:rsid w:val="003E51E1"/>
    <w:rsid w:val="003F3468"/>
    <w:rsid w:val="00401BA0"/>
    <w:rsid w:val="00412450"/>
    <w:rsid w:val="00420CF9"/>
    <w:rsid w:val="00444A93"/>
    <w:rsid w:val="00450FC6"/>
    <w:rsid w:val="00453B63"/>
    <w:rsid w:val="0046719E"/>
    <w:rsid w:val="0046743B"/>
    <w:rsid w:val="00474998"/>
    <w:rsid w:val="00476082"/>
    <w:rsid w:val="00480AD4"/>
    <w:rsid w:val="00487057"/>
    <w:rsid w:val="0049602F"/>
    <w:rsid w:val="004A3B82"/>
    <w:rsid w:val="004A5189"/>
    <w:rsid w:val="004B6212"/>
    <w:rsid w:val="004C46A0"/>
    <w:rsid w:val="004D48B1"/>
    <w:rsid w:val="004E5EF4"/>
    <w:rsid w:val="004F2283"/>
    <w:rsid w:val="004F5964"/>
    <w:rsid w:val="005229A8"/>
    <w:rsid w:val="00522A82"/>
    <w:rsid w:val="005324A3"/>
    <w:rsid w:val="0053718D"/>
    <w:rsid w:val="00546F45"/>
    <w:rsid w:val="00551ED2"/>
    <w:rsid w:val="00560DAC"/>
    <w:rsid w:val="0057000B"/>
    <w:rsid w:val="00573143"/>
    <w:rsid w:val="0057671A"/>
    <w:rsid w:val="005B2E91"/>
    <w:rsid w:val="005B32CA"/>
    <w:rsid w:val="005B3463"/>
    <w:rsid w:val="005B50F4"/>
    <w:rsid w:val="005B5A62"/>
    <w:rsid w:val="005C655A"/>
    <w:rsid w:val="005C752A"/>
    <w:rsid w:val="0060113C"/>
    <w:rsid w:val="006056E3"/>
    <w:rsid w:val="0061319E"/>
    <w:rsid w:val="00614783"/>
    <w:rsid w:val="00627D0E"/>
    <w:rsid w:val="0063697D"/>
    <w:rsid w:val="00657239"/>
    <w:rsid w:val="006607DB"/>
    <w:rsid w:val="006674AA"/>
    <w:rsid w:val="00671ACF"/>
    <w:rsid w:val="00684F7E"/>
    <w:rsid w:val="00694B12"/>
    <w:rsid w:val="006A3F9B"/>
    <w:rsid w:val="006A54CC"/>
    <w:rsid w:val="006A706E"/>
    <w:rsid w:val="006B3A67"/>
    <w:rsid w:val="006C16EC"/>
    <w:rsid w:val="006C6568"/>
    <w:rsid w:val="006D059F"/>
    <w:rsid w:val="006D6DB1"/>
    <w:rsid w:val="006E10F9"/>
    <w:rsid w:val="006E431B"/>
    <w:rsid w:val="006E5F29"/>
    <w:rsid w:val="006F1C12"/>
    <w:rsid w:val="007136EC"/>
    <w:rsid w:val="00732DE4"/>
    <w:rsid w:val="007473CF"/>
    <w:rsid w:val="00747893"/>
    <w:rsid w:val="007514DD"/>
    <w:rsid w:val="00763F5A"/>
    <w:rsid w:val="00766954"/>
    <w:rsid w:val="007730F9"/>
    <w:rsid w:val="00774FF0"/>
    <w:rsid w:val="007751AD"/>
    <w:rsid w:val="00776040"/>
    <w:rsid w:val="00792004"/>
    <w:rsid w:val="007A2293"/>
    <w:rsid w:val="007B0D6F"/>
    <w:rsid w:val="007B5CAB"/>
    <w:rsid w:val="007B6591"/>
    <w:rsid w:val="007C6952"/>
    <w:rsid w:val="007D233C"/>
    <w:rsid w:val="007D5140"/>
    <w:rsid w:val="007F7095"/>
    <w:rsid w:val="00801A2F"/>
    <w:rsid w:val="008171C0"/>
    <w:rsid w:val="00823C8A"/>
    <w:rsid w:val="0083026C"/>
    <w:rsid w:val="008356C6"/>
    <w:rsid w:val="00837AE0"/>
    <w:rsid w:val="00850EB8"/>
    <w:rsid w:val="008610EA"/>
    <w:rsid w:val="00872F37"/>
    <w:rsid w:val="0088114E"/>
    <w:rsid w:val="008A1FCA"/>
    <w:rsid w:val="008A63C4"/>
    <w:rsid w:val="008B1FAD"/>
    <w:rsid w:val="008B6B5E"/>
    <w:rsid w:val="008C31EA"/>
    <w:rsid w:val="008C66D3"/>
    <w:rsid w:val="008D5DB3"/>
    <w:rsid w:val="008E19F9"/>
    <w:rsid w:val="008F25B3"/>
    <w:rsid w:val="008F3B3B"/>
    <w:rsid w:val="00931BAD"/>
    <w:rsid w:val="00940115"/>
    <w:rsid w:val="0095192E"/>
    <w:rsid w:val="00970723"/>
    <w:rsid w:val="00974EAB"/>
    <w:rsid w:val="009860BF"/>
    <w:rsid w:val="00990CFE"/>
    <w:rsid w:val="00993336"/>
    <w:rsid w:val="00995FC7"/>
    <w:rsid w:val="009C3104"/>
    <w:rsid w:val="009C6452"/>
    <w:rsid w:val="009D64A9"/>
    <w:rsid w:val="009E1BF8"/>
    <w:rsid w:val="009E21AA"/>
    <w:rsid w:val="009E7640"/>
    <w:rsid w:val="009F7DD5"/>
    <w:rsid w:val="00A00A90"/>
    <w:rsid w:val="00A00B08"/>
    <w:rsid w:val="00A023FF"/>
    <w:rsid w:val="00A15E04"/>
    <w:rsid w:val="00A2468F"/>
    <w:rsid w:val="00A3114C"/>
    <w:rsid w:val="00A33105"/>
    <w:rsid w:val="00A3576F"/>
    <w:rsid w:val="00A4290C"/>
    <w:rsid w:val="00A43BB3"/>
    <w:rsid w:val="00A51117"/>
    <w:rsid w:val="00A5350C"/>
    <w:rsid w:val="00A71CDA"/>
    <w:rsid w:val="00A75397"/>
    <w:rsid w:val="00A90007"/>
    <w:rsid w:val="00AA7611"/>
    <w:rsid w:val="00AB74C3"/>
    <w:rsid w:val="00AD4583"/>
    <w:rsid w:val="00AD6AC0"/>
    <w:rsid w:val="00AE0A4D"/>
    <w:rsid w:val="00B140AD"/>
    <w:rsid w:val="00B14B52"/>
    <w:rsid w:val="00B16526"/>
    <w:rsid w:val="00B21668"/>
    <w:rsid w:val="00B265A2"/>
    <w:rsid w:val="00B35F53"/>
    <w:rsid w:val="00B42CB2"/>
    <w:rsid w:val="00B56C1B"/>
    <w:rsid w:val="00B57549"/>
    <w:rsid w:val="00B82A9D"/>
    <w:rsid w:val="00B8747D"/>
    <w:rsid w:val="00B903B8"/>
    <w:rsid w:val="00B918F1"/>
    <w:rsid w:val="00BA22DC"/>
    <w:rsid w:val="00BA25DB"/>
    <w:rsid w:val="00BB5792"/>
    <w:rsid w:val="00BE5C00"/>
    <w:rsid w:val="00C025B5"/>
    <w:rsid w:val="00C108DE"/>
    <w:rsid w:val="00C16F5A"/>
    <w:rsid w:val="00C24B77"/>
    <w:rsid w:val="00C278A0"/>
    <w:rsid w:val="00C33AE1"/>
    <w:rsid w:val="00C348DE"/>
    <w:rsid w:val="00C474ED"/>
    <w:rsid w:val="00C52448"/>
    <w:rsid w:val="00C5317B"/>
    <w:rsid w:val="00C56FD4"/>
    <w:rsid w:val="00C615C4"/>
    <w:rsid w:val="00C643C1"/>
    <w:rsid w:val="00C66E88"/>
    <w:rsid w:val="00CA40A1"/>
    <w:rsid w:val="00CC00CE"/>
    <w:rsid w:val="00CC13D1"/>
    <w:rsid w:val="00CC3459"/>
    <w:rsid w:val="00CC45F2"/>
    <w:rsid w:val="00CD0B6C"/>
    <w:rsid w:val="00CF04A2"/>
    <w:rsid w:val="00CF5EB1"/>
    <w:rsid w:val="00D14D91"/>
    <w:rsid w:val="00D1586D"/>
    <w:rsid w:val="00D30683"/>
    <w:rsid w:val="00D30A01"/>
    <w:rsid w:val="00D457F8"/>
    <w:rsid w:val="00D4586E"/>
    <w:rsid w:val="00D4782E"/>
    <w:rsid w:val="00D573FC"/>
    <w:rsid w:val="00D65C07"/>
    <w:rsid w:val="00D75EA1"/>
    <w:rsid w:val="00D7764E"/>
    <w:rsid w:val="00D81893"/>
    <w:rsid w:val="00D833BE"/>
    <w:rsid w:val="00D901A3"/>
    <w:rsid w:val="00D93870"/>
    <w:rsid w:val="00D93F14"/>
    <w:rsid w:val="00DB7A0C"/>
    <w:rsid w:val="00DD50A2"/>
    <w:rsid w:val="00DE4607"/>
    <w:rsid w:val="00DE79C9"/>
    <w:rsid w:val="00DF33B6"/>
    <w:rsid w:val="00DF46D7"/>
    <w:rsid w:val="00DF5E23"/>
    <w:rsid w:val="00DF687C"/>
    <w:rsid w:val="00E117D2"/>
    <w:rsid w:val="00E26ADC"/>
    <w:rsid w:val="00E357DB"/>
    <w:rsid w:val="00E42ACF"/>
    <w:rsid w:val="00E53311"/>
    <w:rsid w:val="00E53A2F"/>
    <w:rsid w:val="00E64727"/>
    <w:rsid w:val="00E7788E"/>
    <w:rsid w:val="00E86D3F"/>
    <w:rsid w:val="00E87E5C"/>
    <w:rsid w:val="00EC7F1D"/>
    <w:rsid w:val="00ED654E"/>
    <w:rsid w:val="00EE220C"/>
    <w:rsid w:val="00EF028A"/>
    <w:rsid w:val="00F03F57"/>
    <w:rsid w:val="00F1117E"/>
    <w:rsid w:val="00F408BF"/>
    <w:rsid w:val="00F64BD4"/>
    <w:rsid w:val="00F6642D"/>
    <w:rsid w:val="00F76A1D"/>
    <w:rsid w:val="00F81805"/>
    <w:rsid w:val="00F85649"/>
    <w:rsid w:val="00F90119"/>
    <w:rsid w:val="00FA0923"/>
    <w:rsid w:val="00FA6B86"/>
    <w:rsid w:val="00FB0DDE"/>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qingkaikong.blogspot.com/2015/04/subspace-detector.html" TargetMode="External"/><Relationship Id="rId8" Type="http://schemas.openxmlformats.org/officeDocument/2006/relationships/hyperlink" Target="http://qingkaikong.blogspot.com/2015/05/empirical-subspace-detection.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3</TotalTime>
  <Pages>12</Pages>
  <Words>18096</Words>
  <Characters>103148</Characters>
  <Application>Microsoft Macintosh Word</Application>
  <DocSecurity>0</DocSecurity>
  <Lines>859</Lines>
  <Paragraphs>242</Paragraphs>
  <ScaleCrop>false</ScaleCrop>
  <Company>UC Berkeley</Company>
  <LinksUpToDate>false</LinksUpToDate>
  <CharactersWithSpaces>121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24</cp:revision>
  <dcterms:created xsi:type="dcterms:W3CDTF">2016-06-05T18:17:00Z</dcterms:created>
  <dcterms:modified xsi:type="dcterms:W3CDTF">2016-11-13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